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80E520" w14:textId="77777777" w:rsidR="00A655C6" w:rsidRPr="002B0ED7" w:rsidRDefault="00A655C6" w:rsidP="00A655C6">
      <w:pPr>
        <w:tabs>
          <w:tab w:val="left" w:pos="5240"/>
        </w:tabs>
        <w:spacing w:after="0"/>
        <w:rPr>
          <w:rFonts w:ascii="Times New Roman" w:hAnsi="Times New Roman" w:cs="Times New Roman"/>
          <w:sz w:val="24"/>
          <w:szCs w:val="24"/>
        </w:rPr>
      </w:pPr>
      <w:proofErr w:type="gramStart"/>
      <w:r w:rsidRPr="002B0ED7">
        <w:rPr>
          <w:rFonts w:ascii="Times New Roman" w:hAnsi="Times New Roman" w:cs="Times New Roman"/>
          <w:b/>
          <w:sz w:val="24"/>
          <w:szCs w:val="24"/>
        </w:rPr>
        <w:t>Supplemental Table 1</w:t>
      </w:r>
      <w:r w:rsidRPr="002B0ED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2B0ED7">
        <w:rPr>
          <w:rFonts w:ascii="Times New Roman" w:hAnsi="Times New Roman" w:cs="Times New Roman"/>
          <w:sz w:val="24"/>
          <w:szCs w:val="24"/>
        </w:rPr>
        <w:t xml:space="preserve">  Sociodemographic characteristics, food intake frequency, and time spent on outdoor activities of study participants by country</w:t>
      </w:r>
    </w:p>
    <w:p w14:paraId="15E2C023" w14:textId="77777777" w:rsidR="00A655C6" w:rsidRPr="002B0ED7" w:rsidRDefault="00A655C6" w:rsidP="00A655C6">
      <w:pPr>
        <w:tabs>
          <w:tab w:val="left" w:pos="5240"/>
        </w:tabs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5300" w:type="dxa"/>
        <w:tblInd w:w="-1170" w:type="dxa"/>
        <w:tblLayout w:type="fixed"/>
        <w:tblLook w:val="04A0" w:firstRow="1" w:lastRow="0" w:firstColumn="1" w:lastColumn="0" w:noHBand="0" w:noVBand="1"/>
      </w:tblPr>
      <w:tblGrid>
        <w:gridCol w:w="3420"/>
        <w:gridCol w:w="1350"/>
        <w:gridCol w:w="1350"/>
        <w:gridCol w:w="1260"/>
        <w:gridCol w:w="1260"/>
        <w:gridCol w:w="1350"/>
        <w:gridCol w:w="1260"/>
        <w:gridCol w:w="1350"/>
        <w:gridCol w:w="1350"/>
        <w:gridCol w:w="1350"/>
      </w:tblGrid>
      <w:tr w:rsidR="002B0ED7" w:rsidRPr="002B0ED7" w14:paraId="73ABA31C" w14:textId="77777777" w:rsidTr="004C3AAC">
        <w:trPr>
          <w:tblHeader/>
        </w:trPr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36F1CB71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Characteristic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751687E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Guatemal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7C68077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El Salvado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3DF4930A" w14:textId="77777777" w:rsidR="00A655C6" w:rsidRPr="002B0ED7" w:rsidRDefault="00A655C6" w:rsidP="00E25270">
            <w:pPr>
              <w:jc w:val="center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Dominican</w:t>
            </w:r>
          </w:p>
          <w:p w14:paraId="6AB9C2D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Republ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7375AF7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Hondura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04DA3D6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Nicaragu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43718C8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Panam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7628EC2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osta Rica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1AF8C7E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Belize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vAlign w:val="center"/>
          </w:tcPr>
          <w:p w14:paraId="551A794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Mexico</w:t>
            </w:r>
          </w:p>
        </w:tc>
      </w:tr>
      <w:tr w:rsidR="002B0ED7" w:rsidRPr="002B0ED7" w14:paraId="79E081FD" w14:textId="77777777" w:rsidTr="004C3AAC">
        <w:tc>
          <w:tcPr>
            <w:tcW w:w="342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A9D4EDA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FE6C76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37C9BD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E72CC9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51F75B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2F4353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DAB48B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F1263D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F8DE0B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F3892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4F24311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34E7C04C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  <w:b/>
                <w:bCs/>
              </w:rPr>
            </w:pPr>
            <w:r w:rsidRPr="002B0ED7">
              <w:rPr>
                <w:rFonts w:asciiTheme="majorBidi" w:hAnsiTheme="majorBidi" w:cstheme="majorBidi"/>
                <w:b/>
                <w:bCs/>
              </w:rPr>
              <w:t>Sociodemographic characteristic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39C8E0F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6A6BA79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3F0944B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619DF9C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0484CE5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75EDBC0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3C52FDC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56DEC62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3B63F67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47C6D3E1" w14:textId="77777777" w:rsidTr="004C3AAC">
        <w:tc>
          <w:tcPr>
            <w:tcW w:w="342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D0399DF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Number of families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E32F0C7" w14:textId="53F4FDE7" w:rsidR="00A655C6" w:rsidRPr="002B0ED7" w:rsidRDefault="00A655C6" w:rsidP="00826D7E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</w:t>
            </w:r>
            <w:r w:rsidR="00826D7E" w:rsidRPr="002B0ED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34BEA4B" w14:textId="41203E16" w:rsidR="00A655C6" w:rsidRPr="002B0ED7" w:rsidRDefault="00826D7E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0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2681D9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0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F43AAE7" w14:textId="6FBAEE87" w:rsidR="00A655C6" w:rsidRPr="002B0ED7" w:rsidRDefault="00826D7E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0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2004E9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1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0D3CC33" w14:textId="6772E1E2" w:rsidR="00A655C6" w:rsidRPr="002B0ED7" w:rsidRDefault="00A655C6" w:rsidP="00826D7E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</w:t>
            </w:r>
            <w:r w:rsidR="00826D7E" w:rsidRPr="002B0ED7"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84D961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7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3840131" w14:textId="2606CC73" w:rsidR="00A655C6" w:rsidRPr="002B0ED7" w:rsidRDefault="00BD557B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1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A2E92E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1</w:t>
            </w:r>
          </w:p>
        </w:tc>
      </w:tr>
      <w:tr w:rsidR="002B0ED7" w:rsidRPr="002B0ED7" w14:paraId="3FDBAD4B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BB3369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5B0005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C0AB29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173588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116FF2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A46DD5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BA66DE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AD43D8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B48ED0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7BA445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62E874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993F660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Sex, % male (children)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C5FC2C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0C10AF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8.6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8CE6D2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4.5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23DB58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8.2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469BF6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1.9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7E0B79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2EF3E1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8.5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F2EFC3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3.9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88D778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8.2</w:t>
            </w:r>
          </w:p>
        </w:tc>
      </w:tr>
      <w:tr w:rsidR="002B0ED7" w:rsidRPr="002B0ED7" w14:paraId="4224F2FB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2095CFB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C40D20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DC5AC3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36C557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E181C8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E0C81B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0D9861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3F9680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217FE2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D7DE77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47AD0596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8A569C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ge, y (mean ± SD)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C2966D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B5AA9C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030448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6C1FE4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B45DB9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2051AB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8DFFFE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4693E1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481191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5A533982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3BC3118" w14:textId="77777777" w:rsidR="00A655C6" w:rsidRPr="002B0ED7" w:rsidRDefault="00A655C6" w:rsidP="00E25270">
            <w:pPr>
              <w:tabs>
                <w:tab w:val="left" w:pos="5240"/>
              </w:tabs>
              <w:ind w:left="336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B44B3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8.3 ± 8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B78E7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9.9 ± 7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E08E3F" w14:textId="1B8D6111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8</w:t>
            </w:r>
            <w:r w:rsidR="00B46CD1" w:rsidRPr="002B0ED7">
              <w:rPr>
                <w:rFonts w:asciiTheme="majorBidi" w:hAnsiTheme="majorBidi" w:cstheme="majorBidi"/>
              </w:rPr>
              <w:t>.0</w:t>
            </w:r>
            <w:r w:rsidRPr="002B0ED7">
              <w:rPr>
                <w:rFonts w:asciiTheme="majorBidi" w:hAnsiTheme="majorBidi" w:cstheme="majorBidi"/>
              </w:rPr>
              <w:t xml:space="preserve"> ± 6</w:t>
            </w:r>
            <w:r w:rsidR="00B46CD1" w:rsidRPr="002B0ED7">
              <w:rPr>
                <w:rFonts w:asciiTheme="majorBidi" w:hAnsiTheme="majorBidi" w:cstheme="majorBidi"/>
              </w:rPr>
              <w:t>.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BDD0C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0.2 ± 7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ECCC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5.4 ± 7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03363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8.1 ± 5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43340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0.1 ± 6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06AF5" w14:textId="1B5C1C21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9.5 ± 8</w:t>
            </w:r>
            <w:r w:rsidR="00BD1F72" w:rsidRPr="002B0ED7">
              <w:rPr>
                <w:rFonts w:asciiTheme="majorBidi" w:hAnsiTheme="majorBidi" w:cstheme="majorBidi"/>
              </w:rPr>
              <w:t>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83EE2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9.3 ± 8.8</w:t>
            </w:r>
          </w:p>
        </w:tc>
      </w:tr>
      <w:tr w:rsidR="002B0ED7" w:rsidRPr="002B0ED7" w14:paraId="7386D6CB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D2220B" w14:textId="77777777" w:rsidR="00A655C6" w:rsidRPr="002B0ED7" w:rsidRDefault="00A655C6" w:rsidP="00E25270">
            <w:pPr>
              <w:tabs>
                <w:tab w:val="left" w:pos="5240"/>
              </w:tabs>
              <w:ind w:left="336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hildre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70D67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1 ± 1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E05E3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2 ± 1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8BF6D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9 ± 1.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8893A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8 ± 1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564C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4 ± 1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491C5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0DF7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4 ± 1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1AACD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8 ± 1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661D8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5 ± 1.7</w:t>
            </w:r>
          </w:p>
        </w:tc>
      </w:tr>
      <w:tr w:rsidR="002B0ED7" w:rsidRPr="002B0ED7" w14:paraId="5B2F21CA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EB3065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7AC55E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968562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2BD40A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166FD0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705904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B7D782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777EB2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E860A3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742DD4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7C74F5C7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A30231E" w14:textId="4F6EFA7D" w:rsidR="00A655C6" w:rsidRPr="002B0ED7" w:rsidRDefault="00C460CD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, e</w:t>
            </w:r>
            <w:r w:rsidR="00A655C6" w:rsidRPr="002B0ED7">
              <w:rPr>
                <w:rFonts w:asciiTheme="majorBidi" w:eastAsia="Times New Roman" w:hAnsiTheme="majorBidi" w:cstheme="majorBidi"/>
              </w:rPr>
              <w:t>ducation, y (mean ± SD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BFFC7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.2 ± 3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45D89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2 ± 4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92235F" w14:textId="6F962D4E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1</w:t>
            </w:r>
            <w:r w:rsidR="00BD1F72" w:rsidRPr="002B0ED7">
              <w:rPr>
                <w:rFonts w:asciiTheme="majorBidi" w:hAnsiTheme="majorBidi" w:cstheme="majorBidi"/>
              </w:rPr>
              <w:t>.0</w:t>
            </w:r>
            <w:r w:rsidRPr="002B0ED7">
              <w:rPr>
                <w:rFonts w:asciiTheme="majorBidi" w:hAnsiTheme="majorBidi" w:cstheme="majorBidi"/>
              </w:rPr>
              <w:t xml:space="preserve"> ± 4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63AE2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3.3 ± 5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1DFD2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.9 ± 3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86280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3.2 ± 4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BA3A0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8 ± 4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5031A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.4 ± 5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8E703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2 ± 3.4</w:t>
            </w:r>
          </w:p>
        </w:tc>
      </w:tr>
      <w:tr w:rsidR="002B0ED7" w:rsidRPr="002B0ED7" w14:paraId="3EB57272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05CBC7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F676E2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DF8C3D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B7E503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7D76B5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E3F1A3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5DD8FD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FE3049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334E42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F21CCA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25D11A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F44D57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Height, cm (mean ± SD)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447D8D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356D94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5DAF1A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B74902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1CBA3E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C5CA0E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896782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F8CDBD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9D9C4B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11EF0256" w14:textId="77777777" w:rsidTr="004C3AAC">
        <w:trPr>
          <w:trHeight w:val="125"/>
        </w:trPr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77BE839" w14:textId="77777777" w:rsidR="00A655C6" w:rsidRPr="002B0ED7" w:rsidRDefault="00A655C6" w:rsidP="00E25270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88AC6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56.6 ± 9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4A9FC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59.7 ± 8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E1076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4.6 ± 8.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E5363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1.4 ± 7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E6A6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3.1 ± 9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24935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5.6 ± 8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361520" w14:textId="6E0E5405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3</w:t>
            </w:r>
            <w:r w:rsidR="00D51404" w:rsidRPr="002B0ED7">
              <w:rPr>
                <w:rFonts w:asciiTheme="majorBidi" w:hAnsiTheme="majorBidi" w:cstheme="majorBidi"/>
              </w:rPr>
              <w:t>.0</w:t>
            </w:r>
            <w:r w:rsidRPr="002B0ED7">
              <w:rPr>
                <w:rFonts w:asciiTheme="majorBidi" w:hAnsiTheme="majorBidi" w:cstheme="majorBidi"/>
              </w:rPr>
              <w:t xml:space="preserve"> ± 8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D556C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59.1 ± 8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6E48E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59.4 ± 8.9</w:t>
            </w:r>
          </w:p>
        </w:tc>
      </w:tr>
      <w:tr w:rsidR="002B0ED7" w:rsidRPr="002B0ED7" w14:paraId="207970AF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93956DD" w14:textId="2F322AAD" w:rsidR="00A655C6" w:rsidRPr="002B0ED7" w:rsidRDefault="00A655C6" w:rsidP="000542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 xml:space="preserve">Children height-for-age </w:t>
            </w:r>
            <w:r w:rsidR="000542AF" w:rsidRPr="002B0ED7">
              <w:rPr>
                <w:rFonts w:asciiTheme="majorBidi" w:eastAsia="Times New Roman" w:hAnsiTheme="majorBidi" w:cstheme="majorBidi"/>
              </w:rPr>
              <w:t>z-score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C629E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1.04 ± 0.7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42B06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0.29 ± 1.2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753FD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8 ± 1.2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1E392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2 ± 0.8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843DA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0.08 ± 0.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3EF6E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91F831" w14:textId="106ADEA3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0.2</w:t>
            </w:r>
            <w:r w:rsidR="00BD1F72" w:rsidRPr="002B0ED7">
              <w:rPr>
                <w:rFonts w:asciiTheme="majorBidi" w:hAnsiTheme="majorBidi" w:cstheme="majorBidi"/>
              </w:rPr>
              <w:t>0</w:t>
            </w:r>
            <w:r w:rsidRPr="002B0ED7">
              <w:rPr>
                <w:rFonts w:asciiTheme="majorBidi" w:hAnsiTheme="majorBidi" w:cstheme="majorBidi"/>
              </w:rPr>
              <w:t xml:space="preserve"> ± 1</w:t>
            </w:r>
            <w:r w:rsidR="00BD1F72" w:rsidRPr="002B0ED7">
              <w:rPr>
                <w:rFonts w:asciiTheme="majorBidi" w:hAnsiTheme="majorBidi" w:cstheme="majorBidi"/>
              </w:rPr>
              <w:t>.0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EB6391" w14:textId="389019BF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0.4</w:t>
            </w:r>
            <w:r w:rsidR="00BD1F72" w:rsidRPr="002B0ED7">
              <w:rPr>
                <w:rFonts w:asciiTheme="majorBidi" w:hAnsiTheme="majorBidi" w:cstheme="majorBidi"/>
              </w:rPr>
              <w:t>0</w:t>
            </w:r>
            <w:r w:rsidRPr="002B0ED7">
              <w:rPr>
                <w:rFonts w:asciiTheme="majorBidi" w:hAnsiTheme="majorBidi" w:cstheme="majorBidi"/>
              </w:rPr>
              <w:t xml:space="preserve"> ± 1.1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77D9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0.05 ± 1.16</w:t>
            </w:r>
          </w:p>
        </w:tc>
      </w:tr>
      <w:tr w:rsidR="002B0ED7" w:rsidRPr="002B0ED7" w14:paraId="4DDA980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DE49BD9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63BCF7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F92D6F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F4E316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5CAFF23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7AAA1C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80D34B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DAD5B2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E8DCF5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158FC7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29AD3A6C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0832B8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BMI, kg/m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2</w:t>
            </w:r>
            <w:r w:rsidRPr="002B0ED7">
              <w:rPr>
                <w:rFonts w:asciiTheme="majorBidi" w:eastAsia="Times New Roman" w:hAnsiTheme="majorBidi" w:cstheme="majorBidi"/>
              </w:rPr>
              <w:t xml:space="preserve"> (mean ± SD)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38E95C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0150AC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24C189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C58229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C33A42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42CD62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71FED7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EE66FA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9576AE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F5990C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5A709B0" w14:textId="77777777" w:rsidR="00A655C6" w:rsidRPr="002B0ED7" w:rsidRDefault="00A655C6" w:rsidP="00E25270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2B9794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6.2 ± 4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2DF4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8.3 ± 4.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1DABA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7.4 ± 4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4FB46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8.3 ± 4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C7F7B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9.9 ± 4.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6A80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9.6 ± 6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18129E" w14:textId="6EEBD872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8</w:t>
            </w:r>
            <w:r w:rsidR="00BD1F72" w:rsidRPr="002B0ED7">
              <w:rPr>
                <w:rFonts w:asciiTheme="majorBidi" w:hAnsiTheme="majorBidi" w:cstheme="majorBidi"/>
              </w:rPr>
              <w:t>.0</w:t>
            </w:r>
            <w:r w:rsidRPr="002B0ED7">
              <w:rPr>
                <w:rFonts w:asciiTheme="majorBidi" w:hAnsiTheme="majorBidi" w:cstheme="majorBidi"/>
              </w:rPr>
              <w:t xml:space="preserve"> ± 4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8F129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9.2 ± 5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8E08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0.4 ± 6.6</w:t>
            </w:r>
          </w:p>
        </w:tc>
      </w:tr>
      <w:tr w:rsidR="002B0ED7" w:rsidRPr="002B0ED7" w14:paraId="44DDFD1A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A14DD70" w14:textId="06804ADA" w:rsidR="00A655C6" w:rsidRPr="002B0ED7" w:rsidRDefault="00A655C6" w:rsidP="000542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 xml:space="preserve">Children BMI-for-age </w:t>
            </w:r>
            <w:r w:rsidR="000542AF" w:rsidRPr="002B0ED7">
              <w:rPr>
                <w:rFonts w:asciiTheme="majorBidi" w:eastAsia="Times New Roman" w:hAnsiTheme="majorBidi" w:cstheme="majorBidi"/>
              </w:rPr>
              <w:t>z-score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801125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4 ± 1.3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1E6ADF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2 ± 1.3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F6A9D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6 ± 1.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DEFCE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26 ± 1.3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998C6C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24 ± 1.5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D0F42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2F32E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5 ± 1.2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C10FFB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71 ± 1.2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8EC310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9 ± 1.44</w:t>
            </w:r>
          </w:p>
        </w:tc>
      </w:tr>
      <w:tr w:rsidR="002B0ED7" w:rsidRPr="002B0ED7" w14:paraId="780B41FA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343ADF2" w14:textId="77777777" w:rsidR="00A655C6" w:rsidRPr="002B0ED7" w:rsidRDefault="00A655C6" w:rsidP="00E25270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74D077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A6E3DD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2486948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EFBBDC1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AAB83B6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0E8947E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595622A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EE3CE89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477191D" w14:textId="77777777" w:rsidR="00A655C6" w:rsidRPr="002B0ED7" w:rsidRDefault="00A655C6" w:rsidP="00E25270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518FE69" w14:textId="77777777" w:rsidTr="00D51404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EF08DB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Home assets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2</w:t>
            </w:r>
            <w:r w:rsidRPr="002B0ED7">
              <w:rPr>
                <w:rFonts w:asciiTheme="majorBidi" w:eastAsia="Times New Roman" w:hAnsiTheme="majorBidi" w:cstheme="majorBidi"/>
              </w:rPr>
              <w:t>, (mean ± SD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33AF46" w14:textId="6A0C4BA9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.9 ± 2.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D7D19E" w14:textId="74B845A1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.4 ± 2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917549" w14:textId="24EC2616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.1 ± 2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4D5805" w14:textId="7F6B6452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.4 ± 2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36A43E" w14:textId="2688B1FD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.7 ± 2.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478BA2" w14:textId="0CE8D678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.5 ± 2</w:t>
            </w:r>
            <w:r w:rsidR="009A4D22" w:rsidRPr="002B0ED7">
              <w:rPr>
                <w:rFonts w:asciiTheme="majorBidi" w:hAnsiTheme="majorBidi" w:cstheme="majorBidi"/>
              </w:rPr>
              <w:t>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C486A9" w14:textId="0A95321A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9 ± 1.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6F062A" w14:textId="2793E36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.4 ± 2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4C745D" w14:textId="437D7174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.2 ± 2.4</w:t>
            </w:r>
          </w:p>
        </w:tc>
      </w:tr>
      <w:tr w:rsidR="002B0ED7" w:rsidRPr="002B0ED7" w14:paraId="69308BB3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AE4C7E8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5D5C6E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53B770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552712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6CCD48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B02A26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F1C1A7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42FF5B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EF12C1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5354F5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6593060E" w14:textId="77777777" w:rsidTr="00D51404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66C317D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Household’s food security, 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B34B9E" w14:textId="2514A376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68E9FB" w14:textId="6F2EEBA5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E50624" w14:textId="54E69BB4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3.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29899E" w14:textId="717D762C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3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9133AA" w14:textId="1B0C531B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77BC40" w14:textId="33246608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2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7DC5A2" w14:textId="25BFE521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4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139E5D" w14:textId="3DD1F616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2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AF0657" w14:textId="6C95CD53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1.3</w:t>
            </w:r>
          </w:p>
        </w:tc>
      </w:tr>
      <w:tr w:rsidR="002B0ED7" w:rsidRPr="002B0ED7" w14:paraId="4BBB26C2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45C27BE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6D8A0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54040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2A8AA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81719D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94724C5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95A875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06CC0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CCEF87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1E129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5D9E661D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5CAB179" w14:textId="1AE6F243" w:rsidR="00F72F46" w:rsidRPr="002B0ED7" w:rsidRDefault="00F72F46" w:rsidP="00E10E5C">
            <w:pPr>
              <w:tabs>
                <w:tab w:val="left" w:pos="5240"/>
              </w:tabs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Month of measurement</w:t>
            </w:r>
            <w:bookmarkStart w:id="0" w:name="_GoBack"/>
            <w:bookmarkEnd w:id="0"/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C07565C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088D46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C482F42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49BC49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FC91708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08577E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B56C02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A155D5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0ABE5E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4751FD01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C05907" w14:textId="77777777" w:rsidR="00F72F46" w:rsidRPr="002B0ED7" w:rsidRDefault="00F72F46" w:rsidP="00F72F46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Jan – Feb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E24357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E23DA7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081D975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7.1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080347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16AC18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790411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41F289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A65F90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5108F2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.7</w:t>
            </w:r>
          </w:p>
        </w:tc>
      </w:tr>
      <w:tr w:rsidR="002B0ED7" w:rsidRPr="002B0ED7" w14:paraId="6F86856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F63DDAA" w14:textId="77777777" w:rsidR="00F72F46" w:rsidRPr="002B0ED7" w:rsidRDefault="00F72F46" w:rsidP="00F72F46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Mar – Apr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53B957B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9E25789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B452A6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2.8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7780F7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3F68A5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4272A3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D8A5EC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0641034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7.5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9CE6F09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2.8</w:t>
            </w:r>
          </w:p>
        </w:tc>
      </w:tr>
      <w:tr w:rsidR="002B0ED7" w:rsidRPr="002B0ED7" w14:paraId="09D4BFD6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B9D303" w14:textId="77777777" w:rsidR="00F72F46" w:rsidRPr="002B0ED7" w:rsidRDefault="00F72F46" w:rsidP="00F72F46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May – Jun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1E0CBE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7FBC83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13BE72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1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21EA2F9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C5EF71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23AC00B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2E63BCB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5908D6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2.5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58D53C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0.5</w:t>
            </w:r>
          </w:p>
        </w:tc>
      </w:tr>
      <w:tr w:rsidR="002B0ED7" w:rsidRPr="002B0ED7" w14:paraId="3254CE63" w14:textId="77777777" w:rsidTr="0068086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41D0187C" w14:textId="77777777" w:rsidR="00F72F46" w:rsidRPr="002B0ED7" w:rsidRDefault="00F72F46" w:rsidP="00F72F46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Jul – Sep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748192C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70.9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3FA9BC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9.5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037FA1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0E8300E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3.1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2C76E7F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58.1</w:t>
            </w: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47E6D54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2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D90E825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B26CE1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ABD7C42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</w:tr>
      <w:tr w:rsidR="002B0ED7" w:rsidRPr="002B0ED7" w14:paraId="251D3DB0" w14:textId="77777777" w:rsidTr="0068086C">
        <w:tc>
          <w:tcPr>
            <w:tcW w:w="3420" w:type="dxa"/>
            <w:tcBorders>
              <w:top w:val="nil"/>
              <w:left w:val="nil"/>
              <w:bottom w:val="single" w:sz="4" w:space="0" w:color="auto"/>
              <w:right w:val="single" w:sz="4" w:space="0" w:color="FFFFFF" w:themeColor="background1"/>
            </w:tcBorders>
          </w:tcPr>
          <w:p w14:paraId="7A7E80B5" w14:textId="77777777" w:rsidR="00F72F46" w:rsidRPr="002B0ED7" w:rsidRDefault="00F72F46" w:rsidP="00F72F46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Oct – Dec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621C8A4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9.1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BF2913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0.5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23B93A94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0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14090CB8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6.9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A39B73A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1.9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336F16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8.0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7DD6F0C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0.0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39DEDFC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  <w:tc>
          <w:tcPr>
            <w:tcW w:w="135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63B89AB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</w:t>
            </w:r>
          </w:p>
        </w:tc>
      </w:tr>
      <w:tr w:rsidR="002B0ED7" w:rsidRPr="002B0ED7" w14:paraId="54C73F97" w14:textId="77777777" w:rsidTr="0068086C">
        <w:tc>
          <w:tcPr>
            <w:tcW w:w="34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DD4573C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62391E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A052F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A9B624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15755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434BA5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B9C5E4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E9AA94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418EB5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A0CB6A1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1FA7016E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ADF5C7E" w14:textId="77777777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  <w:b/>
                <w:bCs/>
              </w:rPr>
            </w:pPr>
            <w:r w:rsidRPr="002B0ED7">
              <w:rPr>
                <w:rFonts w:asciiTheme="majorBidi" w:eastAsia="Times New Roman" w:hAnsiTheme="majorBidi" w:cstheme="majorBidi"/>
                <w:b/>
                <w:bCs/>
              </w:rPr>
              <w:t>Food intake frequency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5EC4967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4C8E988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AB3DC94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21C8E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24DCB3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337AE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FE8D8E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E894110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291D50C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34EC0433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EEAB28" w14:textId="7AB7B610" w:rsidR="00F72F46" w:rsidRPr="002B0ED7" w:rsidRDefault="00F72F46" w:rsidP="00F72F46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Dairy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3</w:t>
            </w:r>
            <w:r w:rsidRPr="002B0ED7">
              <w:rPr>
                <w:rFonts w:asciiTheme="majorBidi" w:eastAsia="Times New Roman" w:hAnsiTheme="majorBidi" w:cstheme="majorBidi"/>
              </w:rPr>
              <w:t>, times/day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329015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72517FC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15ECEB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52EF36C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3D6068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A85E62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C399EF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993F02D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B71B9A6" w14:textId="77777777" w:rsidR="00F72F46" w:rsidRPr="002B0ED7" w:rsidRDefault="00F72F46" w:rsidP="00F72F46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26B697C2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D69EBC5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86DD33" w14:textId="5E7AE4C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9 ± 0.9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E0D84D" w14:textId="13EF83E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54 ± 1.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D6D597" w14:textId="6044592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9 ± 0.8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CCF6F9" w14:textId="11C9F78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40 ± 0.6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2B5E56" w14:textId="1520231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36 ± 0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CEE5B4" w14:textId="3A40094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9 ± 0.6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4F09C7" w14:textId="1D23DCE8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2 ± 0.9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36D389" w14:textId="053E5FCF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06 ± 0.8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5E0A1C" w14:textId="019F7718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5 ± 0.69</w:t>
            </w:r>
          </w:p>
        </w:tc>
      </w:tr>
      <w:tr w:rsidR="002B0ED7" w:rsidRPr="002B0ED7" w14:paraId="169CF0AB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072E84A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hildre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465CB1" w14:textId="27BBB5B0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38 ± 1.0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5EA4E1" w14:textId="198CBC6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.21 ± 1.4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81684" w14:textId="38A28D4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06 ± 0.7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B4C16F" w14:textId="0A1DA40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.02 ± 0.8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6DA65A" w14:textId="27118A92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.15 ± 1.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939B2C" w14:textId="3AE97242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B49D9B" w14:textId="1B67C8A3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57 ± 1.0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30F2D1B" w14:textId="569BF38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03 ± 0.8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426803" w14:textId="7B2A4243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36 ± 1.38</w:t>
            </w:r>
          </w:p>
        </w:tc>
      </w:tr>
      <w:tr w:rsidR="002B0ED7" w:rsidRPr="002B0ED7" w14:paraId="64B28FF5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1A9C3E4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CCD946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5B804E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A208A2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632177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ABA867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C6894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8E670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11259E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80F797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0D747C39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4994C7" w14:textId="74E9D079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Eggs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4</w:t>
            </w:r>
            <w:r w:rsidRPr="002B0ED7">
              <w:rPr>
                <w:rFonts w:asciiTheme="majorBidi" w:eastAsia="Times New Roman" w:hAnsiTheme="majorBidi" w:cstheme="majorBidi"/>
              </w:rPr>
              <w:t>, times/day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DD69E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F3504C2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0045CB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265DB4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9B1ED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FC1B4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FAED9C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E51AC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D414EB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66CDD83F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8CE58B8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2E65A8" w14:textId="6313ED0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3 ± 0.5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FEBD91" w14:textId="4C0DEA4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09 ± 1.3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BB2DDB" w14:textId="2EF8479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0 ± 0.4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DAFDA7" w14:textId="3C58F12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6 ± 0.4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41DA5D" w14:textId="372515D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8 ± 0.8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6314CD" w14:textId="0D59C4FD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5 ± 0.6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21CF6A" w14:textId="7DDBCA8C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2 ± 0.6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1F18A2" w14:textId="4B1E1A6D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75 ± 0.6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00D3E6" w14:textId="618C2E1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2 ± 0.39</w:t>
            </w:r>
          </w:p>
        </w:tc>
      </w:tr>
      <w:tr w:rsidR="002B0ED7" w:rsidRPr="002B0ED7" w14:paraId="4CADDECC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B4DB76B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hildre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823792" w14:textId="53AFD17A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78 ± 0.6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9AC29F" w14:textId="0783F58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3 ± 0.6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28F46D" w14:textId="73191ED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7 ± 0.4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35C8F3" w14:textId="680B7C6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72 ± 0.4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6ADEF7" w14:textId="5B837FF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4 ± 0.3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89344" w14:textId="273E267F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367EA7" w14:textId="1A9B54A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8 ± 0.5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A5BC89" w14:textId="67EA3CC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2 ± 0.5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3EB4E1" w14:textId="09EA67D3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2 ± 0.46</w:t>
            </w:r>
          </w:p>
        </w:tc>
      </w:tr>
      <w:tr w:rsidR="002B0ED7" w:rsidRPr="002B0ED7" w14:paraId="3886CDA0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90EBCF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B3532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48A72D6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6449E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739AF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0D38E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44D6FE1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9C9E2C8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10DD68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AEC5BB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11C11951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8B46AC" w14:textId="228D370E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anned tuna / sardines</w:t>
            </w:r>
            <w:r w:rsidRPr="002B0ED7">
              <w:rPr>
                <w:rFonts w:asciiTheme="majorBidi" w:eastAsia="Times New Roman" w:hAnsiTheme="majorBidi" w:cstheme="majorBidi"/>
                <w:vertAlign w:val="superscript"/>
              </w:rPr>
              <w:t>5</w:t>
            </w:r>
            <w:r w:rsidRPr="002B0ED7">
              <w:rPr>
                <w:rFonts w:asciiTheme="majorBidi" w:eastAsia="Times New Roman" w:hAnsiTheme="majorBidi" w:cstheme="majorBidi"/>
              </w:rPr>
              <w:t>, times/day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22FC4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13496F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991636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99EDA5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2BB0F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D31FB9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8E4266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9961BC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B430C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7B230F53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7F5012F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B29DC" w14:textId="2A6AA71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5 ± 0.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C1C931" w14:textId="1D0A51E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4 ± 0.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5048B3" w14:textId="55C9B8F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8 ± 0.1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01C415" w14:textId="414DE9F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5 ± 0.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CC374A" w14:textId="2B11E5C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9 ± 0.1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1EDAB" w14:textId="45A207E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7 ± 0.1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B7A684" w14:textId="1533ADE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9 ± 0.1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7BF749" w14:textId="596E892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6 ± 0.1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CA837D" w14:textId="22F8358C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1 ± 0.15</w:t>
            </w:r>
          </w:p>
        </w:tc>
      </w:tr>
      <w:tr w:rsidR="002B0ED7" w:rsidRPr="002B0ED7" w14:paraId="1B061704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B7FF4CD" w14:textId="77777777" w:rsidR="00BD73AF" w:rsidRPr="002B0ED7" w:rsidRDefault="00BD73AF" w:rsidP="00BD73AF">
            <w:pPr>
              <w:tabs>
                <w:tab w:val="left" w:pos="5240"/>
              </w:tabs>
              <w:ind w:left="336"/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hildren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F3736" w14:textId="4F18513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3 ± 0.0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55EB2F" w14:textId="1EA616E0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3 ± 0.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2C385F" w14:textId="72E4696A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5 ± 0.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7B8D98" w14:textId="6AFF6F0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7 ± 0.1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F3EE6F" w14:textId="5DD788FC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4 ± 0.1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F2005" w14:textId="7FADA77F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4C37DC" w14:textId="1A525D6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5 ± 0.1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07B6CF" w14:textId="099779D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6 ± 0.1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FCEC67" w14:textId="43C109FA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0 ± 0.11</w:t>
            </w:r>
          </w:p>
        </w:tc>
      </w:tr>
      <w:tr w:rsidR="002B0ED7" w:rsidRPr="002B0ED7" w14:paraId="4D8AD19C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AFFC1E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67F77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88D981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B0FF6C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7C17E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9ACBA7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279B1F6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ACD83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EEFE2D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3DE2DA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7B90BB58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1983B5D" w14:textId="77777777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  <w:b/>
                <w:bCs/>
              </w:rPr>
            </w:pPr>
            <w:r w:rsidRPr="002B0ED7">
              <w:rPr>
                <w:rFonts w:asciiTheme="majorBidi" w:eastAsia="Times New Roman" w:hAnsiTheme="majorBidi" w:cstheme="majorBidi"/>
                <w:b/>
                <w:bCs/>
              </w:rPr>
              <w:t>Outdoor activities</w:t>
            </w: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82A5BF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17E6C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BFC5EE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BD13681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424DF5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599A6D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2A328FA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67DD9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3AD548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27D17EFD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A702C48" w14:textId="75F4F156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, gardening, h/da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5FB62D" w14:textId="1AC290A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28 ± 0.9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DCA51A" w14:textId="2750CC4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8 ± 0.2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B6BE99" w14:textId="503561A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07 ± 0.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BAB97D" w14:textId="5A609C9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20 ± 0.6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ADC4E" w14:textId="5D978748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26 ± 0.6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928BC1" w14:textId="0D50C84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14 ± 0.2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0848DA" w14:textId="2DF8CBB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0 ± 1.2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DF8F96" w14:textId="207B39B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7 ± 1.3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9456C3" w14:textId="0F9A700E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2 ± 1.10</w:t>
            </w:r>
          </w:p>
        </w:tc>
      </w:tr>
      <w:tr w:rsidR="002B0ED7" w:rsidRPr="002B0ED7" w14:paraId="695BA347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DF1AD4A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B91ECCA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835D36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3FCF8D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AE2BD0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77976B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CB98B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AF006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AF00F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AC4577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69F3E401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93C616" w14:textId="77777777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, agricultural work, % an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233E6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0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1D5AAB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0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2C31F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.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8543B1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1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82C646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6.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FD57B4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24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1A59F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FB820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33.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B7F9B8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.1</w:t>
            </w:r>
          </w:p>
        </w:tc>
      </w:tr>
      <w:tr w:rsidR="002B0ED7" w:rsidRPr="002B0ED7" w14:paraId="02C45DC4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C7EE43D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B06C4E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DBC124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3170C0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34821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7708720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2FCB961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460A782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B072E4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87EE0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12F9E06B" w14:textId="77777777" w:rsidTr="00124A80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24DD10A" w14:textId="6FACC957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Adults, walking outdoors, h/da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594640" w14:textId="6CC656A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44 ± 1.0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E8D906" w14:textId="3266AFE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87 ± 1.2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DA7180" w14:textId="0FE9688B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9 ± 1.4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412FCB" w14:textId="5A605F03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97 ± 1.0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D345A1" w14:textId="68A9E622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58 ± 1.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2304E2" w14:textId="349D779C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0.60 ± 1.2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7F324E" w14:textId="072915B0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11 ± 1.3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B9E33B" w14:textId="61F1CE8D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66 ± 2.0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4F22E1" w14:textId="22E45E98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.82 ± 2.01</w:t>
            </w:r>
          </w:p>
        </w:tc>
      </w:tr>
      <w:tr w:rsidR="002B0ED7" w:rsidRPr="002B0ED7" w14:paraId="14E8C502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0DA0E35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5FCAD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F56DC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B8232A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DE210F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0A727F8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7B5481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9C2D1E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7BB4A8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ECE8C4A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  <w:tr w:rsidR="002B0ED7" w:rsidRPr="002B0ED7" w14:paraId="39696051" w14:textId="77777777" w:rsidTr="00740831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0DA9433" w14:textId="045B578F" w:rsidR="00BD73AF" w:rsidRPr="002B0ED7" w:rsidRDefault="00BD73AF" w:rsidP="00BD73AF">
            <w:pPr>
              <w:tabs>
                <w:tab w:val="left" w:pos="5240"/>
              </w:tabs>
              <w:rPr>
                <w:rFonts w:asciiTheme="majorBidi" w:eastAsia="Times New Roman" w:hAnsiTheme="majorBidi" w:cstheme="majorBidi"/>
              </w:rPr>
            </w:pPr>
            <w:r w:rsidRPr="002B0ED7">
              <w:rPr>
                <w:rFonts w:asciiTheme="majorBidi" w:eastAsia="Times New Roman" w:hAnsiTheme="majorBidi" w:cstheme="majorBidi"/>
              </w:rPr>
              <w:t>Children, time spent playing outdoors, h/</w:t>
            </w:r>
            <w:proofErr w:type="spellStart"/>
            <w:r w:rsidRPr="002B0ED7">
              <w:rPr>
                <w:rFonts w:asciiTheme="majorBidi" w:eastAsia="Times New Roman" w:hAnsiTheme="majorBidi" w:cstheme="majorBidi"/>
              </w:rPr>
              <w:t>wk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744464" w14:textId="1DBD8406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4.9 ± 6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707E54" w14:textId="49179B0A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3.0 ± 10.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AB39B9" w14:textId="0B1306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6.3 ± 13.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D26CEA" w14:textId="26465B60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9.0 ± 7.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A9067B" w14:textId="3330F239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5.6 ± 15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6A5C60" w14:textId="2D7C84E5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66917D" w14:textId="680829E2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1.8 ± 11.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E82E3E" w14:textId="52F8D834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18.7 ± 11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42E573" w14:textId="38A57041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  <w:r w:rsidRPr="002B0ED7">
              <w:rPr>
                <w:rFonts w:asciiTheme="majorBidi" w:hAnsiTheme="majorBidi" w:cstheme="majorBidi"/>
              </w:rPr>
              <w:t>8.3 ± 15.3</w:t>
            </w:r>
          </w:p>
        </w:tc>
      </w:tr>
      <w:tr w:rsidR="002B0ED7" w:rsidRPr="002B0ED7" w14:paraId="4DE427F0" w14:textId="77777777" w:rsidTr="004C3AAC">
        <w:tc>
          <w:tcPr>
            <w:tcW w:w="34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vAlign w:val="bottom"/>
          </w:tcPr>
          <w:p w14:paraId="756252B1" w14:textId="77777777" w:rsidR="00BD73AF" w:rsidRPr="002B0ED7" w:rsidRDefault="00BD73AF" w:rsidP="00BD73AF">
            <w:pPr>
              <w:tabs>
                <w:tab w:val="left" w:pos="5240"/>
              </w:tabs>
              <w:ind w:left="696"/>
              <w:rPr>
                <w:rFonts w:asciiTheme="majorBidi" w:eastAsia="Times New Roman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80B4AE2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4444A03C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17C3F95D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44216E9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0675D658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26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71AC9E72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06476943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7C9DEDE7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  <w:tc>
          <w:tcPr>
            <w:tcW w:w="135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1BCAA75" w14:textId="77777777" w:rsidR="00BD73AF" w:rsidRPr="002B0ED7" w:rsidRDefault="00BD73AF" w:rsidP="00BD73AF">
            <w:pPr>
              <w:tabs>
                <w:tab w:val="left" w:pos="5240"/>
              </w:tabs>
              <w:jc w:val="center"/>
              <w:rPr>
                <w:rFonts w:asciiTheme="majorBidi" w:hAnsiTheme="majorBidi" w:cstheme="majorBidi"/>
              </w:rPr>
            </w:pPr>
          </w:p>
        </w:tc>
      </w:tr>
    </w:tbl>
    <w:p w14:paraId="44DD0F6F" w14:textId="77777777" w:rsidR="00A655C6" w:rsidRPr="002B0ED7" w:rsidRDefault="00A655C6" w:rsidP="00A655C6">
      <w:pPr>
        <w:tabs>
          <w:tab w:val="left" w:pos="5240"/>
        </w:tabs>
        <w:spacing w:after="0"/>
        <w:rPr>
          <w:rFonts w:ascii="Times New Roman" w:hAnsi="Times New Roman" w:cs="Times New Roman"/>
          <w:sz w:val="24"/>
          <w:szCs w:val="24"/>
        </w:rPr>
      </w:pPr>
    </w:p>
    <w:p w14:paraId="6FA5E8B8" w14:textId="77777777" w:rsidR="00A655C6" w:rsidRPr="002B0ED7" w:rsidRDefault="00A655C6" w:rsidP="00A655C6">
      <w:pPr>
        <w:tabs>
          <w:tab w:val="left" w:pos="5240"/>
        </w:tabs>
        <w:spacing w:after="0"/>
        <w:rPr>
          <w:rFonts w:ascii="Times New Roman" w:hAnsi="Times New Roman" w:cs="Times New Roman"/>
          <w:sz w:val="24"/>
          <w:szCs w:val="24"/>
        </w:rPr>
      </w:pPr>
    </w:p>
    <w:p w14:paraId="6084F6E0" w14:textId="77777777" w:rsidR="00A655C6" w:rsidRPr="002B0ED7" w:rsidRDefault="00A655C6" w:rsidP="00A655C6">
      <w:pPr>
        <w:tabs>
          <w:tab w:val="left" w:pos="5240"/>
        </w:tabs>
        <w:spacing w:after="0"/>
        <w:rPr>
          <w:rFonts w:ascii="Times New Roman" w:hAnsi="Times New Roman" w:cs="Times New Roman"/>
          <w:sz w:val="24"/>
          <w:szCs w:val="24"/>
        </w:rPr>
        <w:sectPr w:rsidR="00A655C6" w:rsidRPr="002B0ED7" w:rsidSect="00EA4E3A">
          <w:headerReference w:type="default" r:id="rId9"/>
          <w:footerReference w:type="default" r:id="rId10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75DC441" w14:textId="77777777" w:rsidR="00A655C6" w:rsidRPr="002B0ED7" w:rsidRDefault="00A655C6" w:rsidP="00A655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B0ED7">
        <w:rPr>
          <w:rFonts w:ascii="Times New Roman" w:hAnsi="Times New Roman" w:cs="Times New Roman"/>
          <w:b/>
          <w:sz w:val="24"/>
          <w:szCs w:val="24"/>
        </w:rPr>
        <w:lastRenderedPageBreak/>
        <w:t>Footnotes to Supplemental Table 1</w:t>
      </w:r>
    </w:p>
    <w:p w14:paraId="2C78B4CB" w14:textId="5BEA7467" w:rsidR="00EE06BF" w:rsidRPr="002B0ED7" w:rsidRDefault="00EE06BF" w:rsidP="00EE06BF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2B0ED7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2B0ED7">
        <w:rPr>
          <w:rFonts w:ascii="Times New Roman" w:hAnsi="Times New Roman" w:cs="Times New Roman"/>
          <w:sz w:val="24"/>
          <w:szCs w:val="24"/>
        </w:rPr>
        <w:t xml:space="preserve"> According to the World Health Organization reference </w:t>
      </w:r>
      <w:r w:rsidRPr="002B0ED7">
        <w:rPr>
          <w:rFonts w:ascii="Times New Roman" w:hAnsi="Times New Roman" w:cs="Times New Roman"/>
          <w:sz w:val="24"/>
          <w:szCs w:val="24"/>
        </w:rPr>
        <w:fldChar w:fldCharType="begin"/>
      </w:r>
      <w:r w:rsidR="00093B22" w:rsidRPr="002B0ED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Onis&lt;/Author&gt;&lt;Year&gt;2007&lt;/Year&gt;&lt;RecNum&gt;1&lt;/RecNum&gt;&lt;DisplayText&gt;&lt;style face="superscript"&gt;(15)&lt;/style&gt;&lt;/DisplayText&gt;&lt;record&gt;&lt;rec-number&gt;1&lt;/rec-number&gt;&lt;foreign-keys&gt;&lt;key app="EN" db-id="f2ppt0pacp5w58exw9qvfwvheesxdrs0922v"&gt;1&lt;/key&gt;&lt;/foreign-keys&gt;&lt;ref-type name="Journal Article"&gt;17&lt;/ref-type&gt;&lt;contributors&gt;&lt;authors&gt;&lt;author&gt;de Onis, Mercedes&lt;/author&gt;&lt;/authors&gt;&lt;/contributors&gt;&lt;titles&gt;&lt;title&gt;Development of a WHO growth reference for school-aged children and adolescents&lt;/title&gt;&lt;secondary-title&gt;Bull World Health Organ&lt;/secondary-title&gt;&lt;/titles&gt;&lt;periodical&gt;&lt;full-title&gt;Bull World Health Organ&lt;/full-title&gt;&lt;/periodical&gt;&lt;pages&gt;660-667&lt;/pages&gt;&lt;volume&gt;85&lt;/volume&gt;&lt;number&gt;09&lt;/number&gt;&lt;dates&gt;&lt;year&gt;2007&lt;/year&gt;&lt;/dates&gt;&lt;isbn&gt;00429686&lt;/isbn&gt;&lt;urls&gt;&lt;/urls&gt;&lt;electronic-resource-num&gt;10.2471/blt.07.043497&lt;/electronic-resource-num&gt;&lt;/record&gt;&lt;/Cite&gt;&lt;/EndNote&gt;</w:instrText>
      </w:r>
      <w:r w:rsidRPr="002B0ED7">
        <w:rPr>
          <w:rFonts w:ascii="Times New Roman" w:hAnsi="Times New Roman" w:cs="Times New Roman"/>
          <w:sz w:val="24"/>
          <w:szCs w:val="24"/>
        </w:rPr>
        <w:fldChar w:fldCharType="separate"/>
      </w:r>
      <w:r w:rsidR="00093B22" w:rsidRPr="002B0ED7">
        <w:rPr>
          <w:rFonts w:ascii="Times New Roman" w:hAnsi="Times New Roman" w:cs="Times New Roman"/>
          <w:noProof/>
          <w:sz w:val="24"/>
          <w:szCs w:val="24"/>
          <w:vertAlign w:val="superscript"/>
        </w:rPr>
        <w:t>(</w:t>
      </w:r>
      <w:hyperlink w:anchor="_ENREF_15" w:tooltip="de Onis, 2007 #1" w:history="1">
        <w:r w:rsidR="008C6C7A" w:rsidRPr="002B0ED7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093B22" w:rsidRPr="002B0ED7">
        <w:rPr>
          <w:rFonts w:ascii="Times New Roman" w:hAnsi="Times New Roman" w:cs="Times New Roman"/>
          <w:noProof/>
          <w:sz w:val="24"/>
          <w:szCs w:val="24"/>
          <w:vertAlign w:val="superscript"/>
        </w:rPr>
        <w:t>)</w:t>
      </w:r>
      <w:r w:rsidRPr="002B0ED7">
        <w:rPr>
          <w:rFonts w:ascii="Times New Roman" w:hAnsi="Times New Roman" w:cs="Times New Roman"/>
          <w:sz w:val="24"/>
          <w:szCs w:val="24"/>
        </w:rPr>
        <w:fldChar w:fldCharType="end"/>
      </w:r>
      <w:r w:rsidR="006B479D" w:rsidRPr="002B0ED7">
        <w:rPr>
          <w:rFonts w:ascii="Times New Roman" w:hAnsi="Times New Roman" w:cs="Times New Roman"/>
          <w:sz w:val="24"/>
          <w:szCs w:val="24"/>
        </w:rPr>
        <w:t>.</w:t>
      </w:r>
    </w:p>
    <w:p w14:paraId="2DBC95BB" w14:textId="64BD1247" w:rsidR="00EE06BF" w:rsidRPr="002B0ED7" w:rsidRDefault="00EE06BF" w:rsidP="00EE06BF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gramStart"/>
      <w:r w:rsidRPr="002B0ED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B0ED7">
        <w:rPr>
          <w:rFonts w:ascii="Times New Roman" w:hAnsi="Times New Roman" w:cs="Times New Roman"/>
          <w:sz w:val="24"/>
          <w:szCs w:val="24"/>
        </w:rPr>
        <w:t xml:space="preserve">  From</w:t>
      </w:r>
      <w:proofErr w:type="gramEnd"/>
      <w:r w:rsidRPr="002B0ED7">
        <w:rPr>
          <w:rFonts w:ascii="Times New Roman" w:hAnsi="Times New Roman" w:cs="Times New Roman"/>
          <w:sz w:val="24"/>
          <w:szCs w:val="24"/>
        </w:rPr>
        <w:t xml:space="preserve"> a list that included car, bicycle, refrigerator, gas stove, electric stove, blender, microwave, washing machine, color TV, stereo, computer, and having in home access to the internet.</w:t>
      </w:r>
    </w:p>
    <w:p w14:paraId="7BCEBCEE" w14:textId="77777777" w:rsidR="00A655C6" w:rsidRPr="002B0ED7" w:rsidRDefault="00A655C6" w:rsidP="00A655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2B0ED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2B0ED7">
        <w:rPr>
          <w:rFonts w:ascii="Times New Roman" w:hAnsi="Times New Roman" w:cs="Times New Roman"/>
          <w:sz w:val="24"/>
          <w:szCs w:val="24"/>
        </w:rPr>
        <w:t xml:space="preserve">  Sum</w:t>
      </w:r>
      <w:proofErr w:type="gramEnd"/>
      <w:r w:rsidRPr="002B0ED7">
        <w:rPr>
          <w:rFonts w:ascii="Times New Roman" w:hAnsi="Times New Roman" w:cs="Times New Roman"/>
          <w:sz w:val="24"/>
          <w:szCs w:val="24"/>
        </w:rPr>
        <w:t xml:space="preserve"> of weighted intake frequencies of milk (200 g), cheese (30 g, adults; 20 g, children), cream (12 g, adults; 6 g, children), and ice cream (60 g).</w:t>
      </w:r>
    </w:p>
    <w:p w14:paraId="4532F610" w14:textId="77777777" w:rsidR="00A655C6" w:rsidRPr="002B0ED7" w:rsidRDefault="00A655C6" w:rsidP="00A655C6">
      <w:pPr>
        <w:spacing w:after="0" w:line="480" w:lineRule="auto"/>
        <w:rPr>
          <w:rFonts w:ascii="Times New Roman" w:hAnsi="Times New Roman" w:cs="Times New Roman"/>
          <w:sz w:val="20"/>
          <w:szCs w:val="16"/>
          <w:vertAlign w:val="superscript"/>
        </w:rPr>
      </w:pPr>
      <w:proofErr w:type="gramStart"/>
      <w:r w:rsidRPr="002B0ED7">
        <w:rPr>
          <w:rFonts w:ascii="Times New Roman" w:hAnsi="Times New Roman" w:cs="Times New Roman"/>
          <w:sz w:val="24"/>
          <w:szCs w:val="24"/>
          <w:vertAlign w:val="superscript"/>
        </w:rPr>
        <w:t xml:space="preserve">4  </w:t>
      </w:r>
      <w:r w:rsidRPr="002B0ED7">
        <w:rPr>
          <w:rFonts w:ascii="Times New Roman" w:hAnsi="Times New Roman" w:cs="Times New Roman"/>
          <w:sz w:val="24"/>
          <w:szCs w:val="24"/>
        </w:rPr>
        <w:t>Sum</w:t>
      </w:r>
      <w:proofErr w:type="gramEnd"/>
      <w:r w:rsidRPr="002B0ED7">
        <w:rPr>
          <w:rFonts w:ascii="Times New Roman" w:hAnsi="Times New Roman" w:cs="Times New Roman"/>
          <w:sz w:val="24"/>
          <w:szCs w:val="24"/>
        </w:rPr>
        <w:t xml:space="preserve"> of weighted intake frequencies of one hard boiled or fried egg (60 g).</w:t>
      </w:r>
    </w:p>
    <w:p w14:paraId="4F16AA8A" w14:textId="23E6A974" w:rsidR="00A655C6" w:rsidRPr="002B0ED7" w:rsidRDefault="00A655C6" w:rsidP="00A655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B0ED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25270" w:rsidRPr="002B0ED7">
        <w:rPr>
          <w:rFonts w:ascii="Times New Roman" w:hAnsi="Times New Roman" w:cs="Times New Roman"/>
          <w:sz w:val="24"/>
          <w:szCs w:val="24"/>
        </w:rPr>
        <w:t xml:space="preserve"> </w:t>
      </w:r>
      <w:r w:rsidRPr="002B0ED7">
        <w:rPr>
          <w:rFonts w:ascii="Times New Roman" w:hAnsi="Times New Roman" w:cs="Times New Roman"/>
          <w:sz w:val="24"/>
          <w:szCs w:val="24"/>
        </w:rPr>
        <w:t>Intake of 60 g, adults; 25 g, children.</w:t>
      </w:r>
    </w:p>
    <w:p w14:paraId="244A5966" w14:textId="35AC7899" w:rsidR="003146CD" w:rsidRPr="002B0ED7" w:rsidRDefault="003146CD" w:rsidP="001E312A">
      <w:pPr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sectPr w:rsidR="003146CD" w:rsidRPr="002B0ED7" w:rsidSect="00A655C6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1D6568" w14:textId="77777777" w:rsidR="000337B0" w:rsidRDefault="000337B0" w:rsidP="00C53825">
      <w:pPr>
        <w:spacing w:after="0" w:line="240" w:lineRule="auto"/>
      </w:pPr>
      <w:r>
        <w:separator/>
      </w:r>
    </w:p>
  </w:endnote>
  <w:endnote w:type="continuationSeparator" w:id="0">
    <w:p w14:paraId="31BD214C" w14:textId="77777777" w:rsidR="000337B0" w:rsidRDefault="000337B0" w:rsidP="00C538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3134381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72D43845" w14:textId="0FD5AEB1" w:rsidR="003C5A89" w:rsidRPr="006B479D" w:rsidRDefault="003C5A89" w:rsidP="006B479D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6B479D">
          <w:rPr>
            <w:rFonts w:ascii="Times New Roman" w:hAnsi="Times New Roman" w:cs="Times New Roman"/>
            <w:sz w:val="24"/>
          </w:rPr>
          <w:fldChar w:fldCharType="begin"/>
        </w:r>
        <w:r w:rsidRPr="006B479D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B479D">
          <w:rPr>
            <w:rFonts w:ascii="Times New Roman" w:hAnsi="Times New Roman" w:cs="Times New Roman"/>
            <w:sz w:val="24"/>
          </w:rPr>
          <w:fldChar w:fldCharType="separate"/>
        </w:r>
        <w:r w:rsidR="00E10E5C">
          <w:rPr>
            <w:rFonts w:ascii="Times New Roman" w:hAnsi="Times New Roman" w:cs="Times New Roman"/>
            <w:noProof/>
            <w:sz w:val="24"/>
          </w:rPr>
          <w:t>2</w:t>
        </w:r>
        <w:r w:rsidRPr="006B479D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527F939F" w14:textId="77777777" w:rsidR="003C5A89" w:rsidRDefault="003C5A8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3594527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542D87E4" w14:textId="4C485CCD" w:rsidR="003C5A89" w:rsidRPr="006B479D" w:rsidRDefault="003C5A89" w:rsidP="006B479D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6B479D">
          <w:rPr>
            <w:rFonts w:ascii="Times New Roman" w:hAnsi="Times New Roman" w:cs="Times New Roman"/>
            <w:sz w:val="24"/>
          </w:rPr>
          <w:fldChar w:fldCharType="begin"/>
        </w:r>
        <w:r w:rsidRPr="006B479D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B479D">
          <w:rPr>
            <w:rFonts w:ascii="Times New Roman" w:hAnsi="Times New Roman" w:cs="Times New Roman"/>
            <w:sz w:val="24"/>
          </w:rPr>
          <w:fldChar w:fldCharType="separate"/>
        </w:r>
        <w:r w:rsidR="00E10E5C">
          <w:rPr>
            <w:rFonts w:ascii="Times New Roman" w:hAnsi="Times New Roman" w:cs="Times New Roman"/>
            <w:noProof/>
            <w:sz w:val="24"/>
          </w:rPr>
          <w:t>3</w:t>
        </w:r>
        <w:r w:rsidRPr="006B479D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71C31762" w14:textId="77777777" w:rsidR="003C5A89" w:rsidRDefault="003C5A8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D3936C" w14:textId="77777777" w:rsidR="000337B0" w:rsidRDefault="000337B0" w:rsidP="00C53825">
      <w:pPr>
        <w:spacing w:after="0" w:line="240" w:lineRule="auto"/>
      </w:pPr>
      <w:r>
        <w:separator/>
      </w:r>
    </w:p>
  </w:footnote>
  <w:footnote w:type="continuationSeparator" w:id="0">
    <w:p w14:paraId="67051830" w14:textId="77777777" w:rsidR="000337B0" w:rsidRDefault="000337B0" w:rsidP="00C538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B3AABE" w14:textId="77777777" w:rsidR="003C5A89" w:rsidRDefault="003C5A89">
    <w:pPr>
      <w:pStyle w:val="Header"/>
      <w:jc w:val="right"/>
    </w:pPr>
  </w:p>
  <w:p w14:paraId="6FA9E881" w14:textId="77777777" w:rsidR="003C5A89" w:rsidRDefault="003C5A8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0E21C9" w14:textId="77777777" w:rsidR="003C5A89" w:rsidRDefault="003C5A89">
    <w:pPr>
      <w:pStyle w:val="Header"/>
      <w:jc w:val="right"/>
    </w:pPr>
  </w:p>
  <w:p w14:paraId="6E32E60C" w14:textId="77777777" w:rsidR="003C5A89" w:rsidRDefault="003C5A8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5972B6"/>
    <w:multiLevelType w:val="hybridMultilevel"/>
    <w:tmpl w:val="D4B84B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CE53052"/>
    <w:multiLevelType w:val="hybridMultilevel"/>
    <w:tmpl w:val="4B1852E8"/>
    <w:lvl w:ilvl="0" w:tplc="173A7AB8">
      <w:start w:val="42"/>
      <w:numFmt w:val="bullet"/>
      <w:lvlText w:val=""/>
      <w:lvlJc w:val="left"/>
      <w:pPr>
        <w:ind w:left="555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2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15" w:hanging="360"/>
      </w:pPr>
      <w:rPr>
        <w:rFonts w:ascii="Wingdings" w:hAnsi="Wingdings" w:hint="default"/>
      </w:rPr>
    </w:lvl>
  </w:abstractNum>
  <w:abstractNum w:abstractNumId="2">
    <w:nsid w:val="269C6709"/>
    <w:multiLevelType w:val="hybridMultilevel"/>
    <w:tmpl w:val="9D3A5132"/>
    <w:lvl w:ilvl="0" w:tplc="5288847A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E5D5502"/>
    <w:multiLevelType w:val="hybridMultilevel"/>
    <w:tmpl w:val="D4925F3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86243E5"/>
    <w:multiLevelType w:val="hybridMultilevel"/>
    <w:tmpl w:val="D4B84B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4A0F8D"/>
    <w:multiLevelType w:val="hybridMultilevel"/>
    <w:tmpl w:val="3A7E542A"/>
    <w:lvl w:ilvl="0" w:tplc="3E362BA8">
      <w:start w:val="1"/>
      <w:numFmt w:val="decimal"/>
      <w:lvlText w:val="%1."/>
      <w:lvlJc w:val="left"/>
      <w:pPr>
        <w:ind w:left="720" w:hanging="360"/>
      </w:pPr>
      <w:rPr>
        <w:rFonts w:hint="default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7BF006D"/>
    <w:multiLevelType w:val="hybridMultilevel"/>
    <w:tmpl w:val="8564BD12"/>
    <w:lvl w:ilvl="0" w:tplc="186C661A">
      <w:start w:val="42"/>
      <w:numFmt w:val="bullet"/>
      <w:lvlText w:val=""/>
      <w:lvlJc w:val="left"/>
      <w:pPr>
        <w:ind w:left="555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2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15" w:hanging="360"/>
      </w:pPr>
      <w:rPr>
        <w:rFonts w:ascii="Wingdings" w:hAnsi="Wingdings" w:hint="default"/>
      </w:rPr>
    </w:lvl>
  </w:abstractNum>
  <w:abstractNum w:abstractNumId="7">
    <w:nsid w:val="5A1E774F"/>
    <w:multiLevelType w:val="hybridMultilevel"/>
    <w:tmpl w:val="CAEA1D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DDB77B4"/>
    <w:multiLevelType w:val="hybridMultilevel"/>
    <w:tmpl w:val="825C9A16"/>
    <w:lvl w:ilvl="0" w:tplc="F53A5ED4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4E026C1"/>
    <w:multiLevelType w:val="multilevel"/>
    <w:tmpl w:val="C372A5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7BE70F5B"/>
    <w:multiLevelType w:val="hybridMultilevel"/>
    <w:tmpl w:val="269A2AF2"/>
    <w:lvl w:ilvl="0" w:tplc="E130A3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7D9874D0"/>
    <w:multiLevelType w:val="hybridMultilevel"/>
    <w:tmpl w:val="2778AF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10"/>
  </w:num>
  <w:num w:numId="4">
    <w:abstractNumId w:val="3"/>
  </w:num>
  <w:num w:numId="5">
    <w:abstractNumId w:val="9"/>
  </w:num>
  <w:num w:numId="6">
    <w:abstractNumId w:val="4"/>
  </w:num>
  <w:num w:numId="7">
    <w:abstractNumId w:val="0"/>
  </w:num>
  <w:num w:numId="8">
    <w:abstractNumId w:val="2"/>
  </w:num>
  <w:num w:numId="9">
    <w:abstractNumId w:val="5"/>
  </w:num>
  <w:num w:numId="10">
    <w:abstractNumId w:val="11"/>
  </w:num>
  <w:num w:numId="11">
    <w:abstractNumId w:val="7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activeWritingStyle w:appName="MSWord" w:lang="en-US" w:vendorID="64" w:dllVersion="0" w:nlCheck="1" w:checkStyle="1"/>
  <w:activeWritingStyle w:appName="MSWord" w:lang="es-MX" w:vendorID="64" w:dllVersion="0" w:nlCheck="1" w:checkStyle="0"/>
  <w:activeWritingStyle w:appName="MSWord" w:lang="es-CO" w:vendorID="64" w:dllVersion="0" w:nlCheck="1" w:checkStyle="0"/>
  <w:activeWritingStyle w:appName="MSWord" w:lang="en-US" w:vendorID="64" w:dllVersion="131078" w:nlCheck="1" w:checkStyle="1"/>
  <w:activeWritingStyle w:appName="MSWord" w:lang="es-MX" w:vendorID="64" w:dllVersion="131078" w:nlCheck="1" w:checkStyle="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PH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08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f2ppt0pacp5w58exw9qvfwvheesxdrs0922v&quot;&gt;Sonia Robinson&lt;record-ids&gt;&lt;item&gt;1&lt;/item&gt;&lt;item&gt;2&lt;/item&gt;&lt;item&gt;32&lt;/item&gt;&lt;item&gt;52&lt;/item&gt;&lt;item&gt;82&lt;/item&gt;&lt;item&gt;83&lt;/item&gt;&lt;item&gt;137&lt;/item&gt;&lt;item&gt;140&lt;/item&gt;&lt;item&gt;141&lt;/item&gt;&lt;item&gt;149&lt;/item&gt;&lt;item&gt;165&lt;/item&gt;&lt;item&gt;166&lt;/item&gt;&lt;item&gt;167&lt;/item&gt;&lt;item&gt;170&lt;/item&gt;&lt;item&gt;175&lt;/item&gt;&lt;item&gt;178&lt;/item&gt;&lt;item&gt;181&lt;/item&gt;&lt;item&gt;185&lt;/item&gt;&lt;item&gt;189&lt;/item&gt;&lt;item&gt;190&lt;/item&gt;&lt;item&gt;192&lt;/item&gt;&lt;item&gt;194&lt;/item&gt;&lt;item&gt;195&lt;/item&gt;&lt;item&gt;197&lt;/item&gt;&lt;item&gt;202&lt;/item&gt;&lt;item&gt;248&lt;/item&gt;&lt;item&gt;1089&lt;/item&gt;&lt;item&gt;1091&lt;/item&gt;&lt;item&gt;1094&lt;/item&gt;&lt;item&gt;1232&lt;/item&gt;&lt;item&gt;1234&lt;/item&gt;&lt;item&gt;1248&lt;/item&gt;&lt;item&gt;1250&lt;/item&gt;&lt;item&gt;1251&lt;/item&gt;&lt;item&gt;1424&lt;/item&gt;&lt;item&gt;1430&lt;/item&gt;&lt;item&gt;1432&lt;/item&gt;&lt;item&gt;1434&lt;/item&gt;&lt;item&gt;1436&lt;/item&gt;&lt;item&gt;1440&lt;/item&gt;&lt;/record-ids&gt;&lt;/item&gt;&lt;/Libraries&gt;"/>
  </w:docVars>
  <w:rsids>
    <w:rsidRoot w:val="009407F5"/>
    <w:rsid w:val="00000088"/>
    <w:rsid w:val="000022B5"/>
    <w:rsid w:val="000061B6"/>
    <w:rsid w:val="00010AC2"/>
    <w:rsid w:val="000135F1"/>
    <w:rsid w:val="000141B9"/>
    <w:rsid w:val="000240A8"/>
    <w:rsid w:val="0002501D"/>
    <w:rsid w:val="00025825"/>
    <w:rsid w:val="00026C68"/>
    <w:rsid w:val="000275FE"/>
    <w:rsid w:val="000277C0"/>
    <w:rsid w:val="00030A38"/>
    <w:rsid w:val="0003152F"/>
    <w:rsid w:val="00032774"/>
    <w:rsid w:val="000337B0"/>
    <w:rsid w:val="00034DCD"/>
    <w:rsid w:val="0003541D"/>
    <w:rsid w:val="00036E56"/>
    <w:rsid w:val="000372E2"/>
    <w:rsid w:val="00042D3F"/>
    <w:rsid w:val="00045041"/>
    <w:rsid w:val="00045614"/>
    <w:rsid w:val="00046EB6"/>
    <w:rsid w:val="00052920"/>
    <w:rsid w:val="00052FFE"/>
    <w:rsid w:val="00053832"/>
    <w:rsid w:val="000542AF"/>
    <w:rsid w:val="000559F7"/>
    <w:rsid w:val="000574EF"/>
    <w:rsid w:val="00060300"/>
    <w:rsid w:val="00062385"/>
    <w:rsid w:val="00065CD5"/>
    <w:rsid w:val="000713BA"/>
    <w:rsid w:val="00077E96"/>
    <w:rsid w:val="00077EBD"/>
    <w:rsid w:val="00082168"/>
    <w:rsid w:val="000831A5"/>
    <w:rsid w:val="0008692F"/>
    <w:rsid w:val="00087D74"/>
    <w:rsid w:val="0009084E"/>
    <w:rsid w:val="0009315E"/>
    <w:rsid w:val="00093B22"/>
    <w:rsid w:val="00096FD3"/>
    <w:rsid w:val="000A28C0"/>
    <w:rsid w:val="000A3639"/>
    <w:rsid w:val="000A4C29"/>
    <w:rsid w:val="000B203E"/>
    <w:rsid w:val="000B26D7"/>
    <w:rsid w:val="000B38CF"/>
    <w:rsid w:val="000B5F4D"/>
    <w:rsid w:val="000B76CC"/>
    <w:rsid w:val="000C4A8F"/>
    <w:rsid w:val="000C6E05"/>
    <w:rsid w:val="000C73FF"/>
    <w:rsid w:val="000C7437"/>
    <w:rsid w:val="000D00AC"/>
    <w:rsid w:val="000D0609"/>
    <w:rsid w:val="000D2E5B"/>
    <w:rsid w:val="000D3B34"/>
    <w:rsid w:val="000D3C60"/>
    <w:rsid w:val="000D4A0E"/>
    <w:rsid w:val="000D4E16"/>
    <w:rsid w:val="000D5D21"/>
    <w:rsid w:val="000D75BB"/>
    <w:rsid w:val="000D79A8"/>
    <w:rsid w:val="000E158A"/>
    <w:rsid w:val="000E20E5"/>
    <w:rsid w:val="000E2B3A"/>
    <w:rsid w:val="000E36E2"/>
    <w:rsid w:val="000E3EF0"/>
    <w:rsid w:val="000E46F8"/>
    <w:rsid w:val="000E6A14"/>
    <w:rsid w:val="000E6B58"/>
    <w:rsid w:val="000F1867"/>
    <w:rsid w:val="000F21BC"/>
    <w:rsid w:val="000F29D7"/>
    <w:rsid w:val="000F6195"/>
    <w:rsid w:val="00101A54"/>
    <w:rsid w:val="00106594"/>
    <w:rsid w:val="001119C5"/>
    <w:rsid w:val="00111A44"/>
    <w:rsid w:val="00113041"/>
    <w:rsid w:val="001131B2"/>
    <w:rsid w:val="001135E2"/>
    <w:rsid w:val="001137E7"/>
    <w:rsid w:val="00114E43"/>
    <w:rsid w:val="00116D19"/>
    <w:rsid w:val="00117FD2"/>
    <w:rsid w:val="00120064"/>
    <w:rsid w:val="001212C8"/>
    <w:rsid w:val="00124A80"/>
    <w:rsid w:val="00130B02"/>
    <w:rsid w:val="00131269"/>
    <w:rsid w:val="00150053"/>
    <w:rsid w:val="00150747"/>
    <w:rsid w:val="0015184A"/>
    <w:rsid w:val="00154397"/>
    <w:rsid w:val="0015471B"/>
    <w:rsid w:val="00156761"/>
    <w:rsid w:val="00156F5D"/>
    <w:rsid w:val="00157613"/>
    <w:rsid w:val="00157802"/>
    <w:rsid w:val="00162610"/>
    <w:rsid w:val="001647D0"/>
    <w:rsid w:val="0016519F"/>
    <w:rsid w:val="0016578B"/>
    <w:rsid w:val="001661FC"/>
    <w:rsid w:val="001667A9"/>
    <w:rsid w:val="00166A54"/>
    <w:rsid w:val="00173CFA"/>
    <w:rsid w:val="00174A3B"/>
    <w:rsid w:val="0017782D"/>
    <w:rsid w:val="00183050"/>
    <w:rsid w:val="00184862"/>
    <w:rsid w:val="00185D6B"/>
    <w:rsid w:val="001865AA"/>
    <w:rsid w:val="001871B2"/>
    <w:rsid w:val="00190003"/>
    <w:rsid w:val="0019388E"/>
    <w:rsid w:val="00195655"/>
    <w:rsid w:val="00196909"/>
    <w:rsid w:val="00197763"/>
    <w:rsid w:val="001A046E"/>
    <w:rsid w:val="001A264D"/>
    <w:rsid w:val="001A37B2"/>
    <w:rsid w:val="001A3ED4"/>
    <w:rsid w:val="001A56F5"/>
    <w:rsid w:val="001A5766"/>
    <w:rsid w:val="001A593E"/>
    <w:rsid w:val="001A7117"/>
    <w:rsid w:val="001A7F0B"/>
    <w:rsid w:val="001B0A37"/>
    <w:rsid w:val="001B1625"/>
    <w:rsid w:val="001B29BD"/>
    <w:rsid w:val="001B3B29"/>
    <w:rsid w:val="001B48B2"/>
    <w:rsid w:val="001B4D42"/>
    <w:rsid w:val="001B70AF"/>
    <w:rsid w:val="001C09EC"/>
    <w:rsid w:val="001C1236"/>
    <w:rsid w:val="001C2058"/>
    <w:rsid w:val="001C2E75"/>
    <w:rsid w:val="001C3EE2"/>
    <w:rsid w:val="001C67BC"/>
    <w:rsid w:val="001D0E7C"/>
    <w:rsid w:val="001D1B50"/>
    <w:rsid w:val="001D40F6"/>
    <w:rsid w:val="001D462B"/>
    <w:rsid w:val="001D6983"/>
    <w:rsid w:val="001E0604"/>
    <w:rsid w:val="001E197B"/>
    <w:rsid w:val="001E312A"/>
    <w:rsid w:val="001E4354"/>
    <w:rsid w:val="001E44B9"/>
    <w:rsid w:val="001F5992"/>
    <w:rsid w:val="001F60C3"/>
    <w:rsid w:val="001F728F"/>
    <w:rsid w:val="0020323C"/>
    <w:rsid w:val="00205987"/>
    <w:rsid w:val="0020749D"/>
    <w:rsid w:val="0020771A"/>
    <w:rsid w:val="002118CA"/>
    <w:rsid w:val="00211B78"/>
    <w:rsid w:val="002149C1"/>
    <w:rsid w:val="00215C56"/>
    <w:rsid w:val="0021601E"/>
    <w:rsid w:val="00216762"/>
    <w:rsid w:val="00217559"/>
    <w:rsid w:val="00221384"/>
    <w:rsid w:val="0022184C"/>
    <w:rsid w:val="00222DCA"/>
    <w:rsid w:val="00223330"/>
    <w:rsid w:val="002253E3"/>
    <w:rsid w:val="002339B5"/>
    <w:rsid w:val="0023426C"/>
    <w:rsid w:val="00235A87"/>
    <w:rsid w:val="002404AA"/>
    <w:rsid w:val="0024315F"/>
    <w:rsid w:val="002431F1"/>
    <w:rsid w:val="00244094"/>
    <w:rsid w:val="00246B59"/>
    <w:rsid w:val="002472EC"/>
    <w:rsid w:val="00247CAC"/>
    <w:rsid w:val="002521F0"/>
    <w:rsid w:val="0025760F"/>
    <w:rsid w:val="002608B2"/>
    <w:rsid w:val="002620D7"/>
    <w:rsid w:val="00267D2D"/>
    <w:rsid w:val="00274E24"/>
    <w:rsid w:val="00275AC2"/>
    <w:rsid w:val="00275E41"/>
    <w:rsid w:val="002809CB"/>
    <w:rsid w:val="00281D25"/>
    <w:rsid w:val="002834D6"/>
    <w:rsid w:val="00283857"/>
    <w:rsid w:val="00283885"/>
    <w:rsid w:val="002918E1"/>
    <w:rsid w:val="00293998"/>
    <w:rsid w:val="00293CD2"/>
    <w:rsid w:val="00296019"/>
    <w:rsid w:val="00296C7D"/>
    <w:rsid w:val="00297C8E"/>
    <w:rsid w:val="002A16F7"/>
    <w:rsid w:val="002A1FB1"/>
    <w:rsid w:val="002A4E9D"/>
    <w:rsid w:val="002B04CF"/>
    <w:rsid w:val="002B0ED7"/>
    <w:rsid w:val="002B10F4"/>
    <w:rsid w:val="002B609C"/>
    <w:rsid w:val="002C1AA3"/>
    <w:rsid w:val="002C2EBA"/>
    <w:rsid w:val="002C3F4F"/>
    <w:rsid w:val="002C529F"/>
    <w:rsid w:val="002D00DC"/>
    <w:rsid w:val="002D074F"/>
    <w:rsid w:val="002D22CC"/>
    <w:rsid w:val="002D5EF5"/>
    <w:rsid w:val="002D7B72"/>
    <w:rsid w:val="002E2EC3"/>
    <w:rsid w:val="002E39BE"/>
    <w:rsid w:val="002E7669"/>
    <w:rsid w:val="002F080A"/>
    <w:rsid w:val="002F1B78"/>
    <w:rsid w:val="002F218A"/>
    <w:rsid w:val="002F2FEF"/>
    <w:rsid w:val="002F3665"/>
    <w:rsid w:val="002F6650"/>
    <w:rsid w:val="002F6AE9"/>
    <w:rsid w:val="00303827"/>
    <w:rsid w:val="00303ACE"/>
    <w:rsid w:val="00303DD6"/>
    <w:rsid w:val="003061BE"/>
    <w:rsid w:val="00307247"/>
    <w:rsid w:val="003077FA"/>
    <w:rsid w:val="00312542"/>
    <w:rsid w:val="00313566"/>
    <w:rsid w:val="003146CD"/>
    <w:rsid w:val="003157BF"/>
    <w:rsid w:val="003161CE"/>
    <w:rsid w:val="00322C0B"/>
    <w:rsid w:val="00324A63"/>
    <w:rsid w:val="00324CF4"/>
    <w:rsid w:val="00326045"/>
    <w:rsid w:val="00333624"/>
    <w:rsid w:val="00333EC3"/>
    <w:rsid w:val="00334BCF"/>
    <w:rsid w:val="00334D17"/>
    <w:rsid w:val="00335B89"/>
    <w:rsid w:val="0033649A"/>
    <w:rsid w:val="00340FBA"/>
    <w:rsid w:val="0034181F"/>
    <w:rsid w:val="00342466"/>
    <w:rsid w:val="003434FE"/>
    <w:rsid w:val="00343A09"/>
    <w:rsid w:val="00343C82"/>
    <w:rsid w:val="003449C0"/>
    <w:rsid w:val="00345980"/>
    <w:rsid w:val="00345A4E"/>
    <w:rsid w:val="00346B57"/>
    <w:rsid w:val="00347D7D"/>
    <w:rsid w:val="00350521"/>
    <w:rsid w:val="0035224B"/>
    <w:rsid w:val="00352400"/>
    <w:rsid w:val="003537FA"/>
    <w:rsid w:val="0035551F"/>
    <w:rsid w:val="00361151"/>
    <w:rsid w:val="0036773F"/>
    <w:rsid w:val="00367A1C"/>
    <w:rsid w:val="003713A0"/>
    <w:rsid w:val="00372E55"/>
    <w:rsid w:val="0037635C"/>
    <w:rsid w:val="00380B02"/>
    <w:rsid w:val="00380DC4"/>
    <w:rsid w:val="00382645"/>
    <w:rsid w:val="00383385"/>
    <w:rsid w:val="00383F85"/>
    <w:rsid w:val="00386972"/>
    <w:rsid w:val="00387C54"/>
    <w:rsid w:val="003930F7"/>
    <w:rsid w:val="0039707E"/>
    <w:rsid w:val="003A1083"/>
    <w:rsid w:val="003A2D28"/>
    <w:rsid w:val="003A3CF1"/>
    <w:rsid w:val="003A47EE"/>
    <w:rsid w:val="003A53A6"/>
    <w:rsid w:val="003A5AF7"/>
    <w:rsid w:val="003A623F"/>
    <w:rsid w:val="003B179D"/>
    <w:rsid w:val="003B293A"/>
    <w:rsid w:val="003B29F0"/>
    <w:rsid w:val="003B40A7"/>
    <w:rsid w:val="003B4D2D"/>
    <w:rsid w:val="003B544F"/>
    <w:rsid w:val="003B5D2C"/>
    <w:rsid w:val="003B793F"/>
    <w:rsid w:val="003C0907"/>
    <w:rsid w:val="003C1363"/>
    <w:rsid w:val="003C3431"/>
    <w:rsid w:val="003C3DC7"/>
    <w:rsid w:val="003C5A89"/>
    <w:rsid w:val="003C6D6B"/>
    <w:rsid w:val="003D119F"/>
    <w:rsid w:val="003D13A9"/>
    <w:rsid w:val="003D1C63"/>
    <w:rsid w:val="003D2AAE"/>
    <w:rsid w:val="003D3EFE"/>
    <w:rsid w:val="003D467F"/>
    <w:rsid w:val="003E0F97"/>
    <w:rsid w:val="003E325E"/>
    <w:rsid w:val="003E5156"/>
    <w:rsid w:val="003E67C3"/>
    <w:rsid w:val="003E729E"/>
    <w:rsid w:val="003E7884"/>
    <w:rsid w:val="003F094C"/>
    <w:rsid w:val="003F139D"/>
    <w:rsid w:val="003F20A6"/>
    <w:rsid w:val="003F4BFC"/>
    <w:rsid w:val="003F5578"/>
    <w:rsid w:val="003F6E81"/>
    <w:rsid w:val="003F6EFA"/>
    <w:rsid w:val="003F74E0"/>
    <w:rsid w:val="003F7FB0"/>
    <w:rsid w:val="00400D7A"/>
    <w:rsid w:val="00403018"/>
    <w:rsid w:val="00403C96"/>
    <w:rsid w:val="00410403"/>
    <w:rsid w:val="004120DD"/>
    <w:rsid w:val="004149B7"/>
    <w:rsid w:val="00414B87"/>
    <w:rsid w:val="00415725"/>
    <w:rsid w:val="004168EA"/>
    <w:rsid w:val="00417942"/>
    <w:rsid w:val="0042088C"/>
    <w:rsid w:val="00420C09"/>
    <w:rsid w:val="00421CAD"/>
    <w:rsid w:val="00427118"/>
    <w:rsid w:val="00427E25"/>
    <w:rsid w:val="0043147F"/>
    <w:rsid w:val="00440C3C"/>
    <w:rsid w:val="0044173E"/>
    <w:rsid w:val="00451692"/>
    <w:rsid w:val="004524B2"/>
    <w:rsid w:val="00452EDF"/>
    <w:rsid w:val="004569EC"/>
    <w:rsid w:val="00460BA4"/>
    <w:rsid w:val="00460BDB"/>
    <w:rsid w:val="004614CA"/>
    <w:rsid w:val="004617DC"/>
    <w:rsid w:val="00462138"/>
    <w:rsid w:val="00463816"/>
    <w:rsid w:val="00465061"/>
    <w:rsid w:val="00465BAD"/>
    <w:rsid w:val="004669E8"/>
    <w:rsid w:val="004672DF"/>
    <w:rsid w:val="0047256D"/>
    <w:rsid w:val="00473F35"/>
    <w:rsid w:val="00474E55"/>
    <w:rsid w:val="00474F04"/>
    <w:rsid w:val="00475BC6"/>
    <w:rsid w:val="00476246"/>
    <w:rsid w:val="004766D8"/>
    <w:rsid w:val="00477766"/>
    <w:rsid w:val="00477A5F"/>
    <w:rsid w:val="004813D8"/>
    <w:rsid w:val="00484FCF"/>
    <w:rsid w:val="00485E1E"/>
    <w:rsid w:val="004913C7"/>
    <w:rsid w:val="004927C3"/>
    <w:rsid w:val="0049288D"/>
    <w:rsid w:val="00494173"/>
    <w:rsid w:val="004944D6"/>
    <w:rsid w:val="004960C8"/>
    <w:rsid w:val="004A0126"/>
    <w:rsid w:val="004A16AE"/>
    <w:rsid w:val="004A3508"/>
    <w:rsid w:val="004A39F9"/>
    <w:rsid w:val="004A3DB1"/>
    <w:rsid w:val="004A3F1B"/>
    <w:rsid w:val="004A4E00"/>
    <w:rsid w:val="004A5485"/>
    <w:rsid w:val="004A666A"/>
    <w:rsid w:val="004B035F"/>
    <w:rsid w:val="004B22F5"/>
    <w:rsid w:val="004B3665"/>
    <w:rsid w:val="004B49C5"/>
    <w:rsid w:val="004B7348"/>
    <w:rsid w:val="004C021D"/>
    <w:rsid w:val="004C0B6B"/>
    <w:rsid w:val="004C1293"/>
    <w:rsid w:val="004C1419"/>
    <w:rsid w:val="004C3AAC"/>
    <w:rsid w:val="004C4BB6"/>
    <w:rsid w:val="004D20D5"/>
    <w:rsid w:val="004E01B0"/>
    <w:rsid w:val="004E20F0"/>
    <w:rsid w:val="004E31A1"/>
    <w:rsid w:val="004E36C7"/>
    <w:rsid w:val="004E737C"/>
    <w:rsid w:val="004E7D23"/>
    <w:rsid w:val="004F25F4"/>
    <w:rsid w:val="004F3D36"/>
    <w:rsid w:val="004F455C"/>
    <w:rsid w:val="004F6696"/>
    <w:rsid w:val="004F6817"/>
    <w:rsid w:val="0050000B"/>
    <w:rsid w:val="0050114A"/>
    <w:rsid w:val="00501A56"/>
    <w:rsid w:val="00506848"/>
    <w:rsid w:val="005109EE"/>
    <w:rsid w:val="00510D0A"/>
    <w:rsid w:val="005141DF"/>
    <w:rsid w:val="00514D65"/>
    <w:rsid w:val="005157E3"/>
    <w:rsid w:val="005164C7"/>
    <w:rsid w:val="00517B42"/>
    <w:rsid w:val="00524885"/>
    <w:rsid w:val="005252B7"/>
    <w:rsid w:val="00525D23"/>
    <w:rsid w:val="00526DD6"/>
    <w:rsid w:val="0052711E"/>
    <w:rsid w:val="005311C6"/>
    <w:rsid w:val="00534259"/>
    <w:rsid w:val="00540DB3"/>
    <w:rsid w:val="00542CE9"/>
    <w:rsid w:val="00543846"/>
    <w:rsid w:val="00543AF4"/>
    <w:rsid w:val="00544F57"/>
    <w:rsid w:val="00545955"/>
    <w:rsid w:val="00547A02"/>
    <w:rsid w:val="0055029C"/>
    <w:rsid w:val="00550E91"/>
    <w:rsid w:val="00550F6E"/>
    <w:rsid w:val="00551433"/>
    <w:rsid w:val="00551D3F"/>
    <w:rsid w:val="00553FF1"/>
    <w:rsid w:val="005603EE"/>
    <w:rsid w:val="00564803"/>
    <w:rsid w:val="00567A8D"/>
    <w:rsid w:val="0057286C"/>
    <w:rsid w:val="00572EA2"/>
    <w:rsid w:val="00573C96"/>
    <w:rsid w:val="00574E3B"/>
    <w:rsid w:val="005767BE"/>
    <w:rsid w:val="005845AE"/>
    <w:rsid w:val="005902AD"/>
    <w:rsid w:val="005902CF"/>
    <w:rsid w:val="0059267F"/>
    <w:rsid w:val="00595B4E"/>
    <w:rsid w:val="005967A2"/>
    <w:rsid w:val="00596C9C"/>
    <w:rsid w:val="005A1F3F"/>
    <w:rsid w:val="005A42E1"/>
    <w:rsid w:val="005A5FAD"/>
    <w:rsid w:val="005B0EEF"/>
    <w:rsid w:val="005B201C"/>
    <w:rsid w:val="005B27D5"/>
    <w:rsid w:val="005B3630"/>
    <w:rsid w:val="005B378F"/>
    <w:rsid w:val="005B7B47"/>
    <w:rsid w:val="005C0B78"/>
    <w:rsid w:val="005C1C04"/>
    <w:rsid w:val="005C1F00"/>
    <w:rsid w:val="005C2159"/>
    <w:rsid w:val="005C3F4D"/>
    <w:rsid w:val="005C744A"/>
    <w:rsid w:val="005D1A3B"/>
    <w:rsid w:val="005D2092"/>
    <w:rsid w:val="005D2095"/>
    <w:rsid w:val="005D2295"/>
    <w:rsid w:val="005D3117"/>
    <w:rsid w:val="005D33DF"/>
    <w:rsid w:val="005D4104"/>
    <w:rsid w:val="005D5FE0"/>
    <w:rsid w:val="005D7842"/>
    <w:rsid w:val="005D7F6A"/>
    <w:rsid w:val="005E019B"/>
    <w:rsid w:val="005E03F1"/>
    <w:rsid w:val="005E1546"/>
    <w:rsid w:val="005E1F62"/>
    <w:rsid w:val="005E2408"/>
    <w:rsid w:val="005E45BE"/>
    <w:rsid w:val="005E529B"/>
    <w:rsid w:val="005E54E0"/>
    <w:rsid w:val="005E6243"/>
    <w:rsid w:val="005F1C99"/>
    <w:rsid w:val="005F4CE4"/>
    <w:rsid w:val="005F6E46"/>
    <w:rsid w:val="005F78F6"/>
    <w:rsid w:val="006009E1"/>
    <w:rsid w:val="00602C96"/>
    <w:rsid w:val="00604BAD"/>
    <w:rsid w:val="00604E9E"/>
    <w:rsid w:val="006062DD"/>
    <w:rsid w:val="0060726D"/>
    <w:rsid w:val="00614C4D"/>
    <w:rsid w:val="00615BBE"/>
    <w:rsid w:val="006202A7"/>
    <w:rsid w:val="00621EF9"/>
    <w:rsid w:val="00624F7C"/>
    <w:rsid w:val="00624F93"/>
    <w:rsid w:val="00626E36"/>
    <w:rsid w:val="006278F6"/>
    <w:rsid w:val="00630267"/>
    <w:rsid w:val="00636CB9"/>
    <w:rsid w:val="00637735"/>
    <w:rsid w:val="00641CA9"/>
    <w:rsid w:val="00642891"/>
    <w:rsid w:val="00642AB1"/>
    <w:rsid w:val="00644BE2"/>
    <w:rsid w:val="00644D0A"/>
    <w:rsid w:val="0064506D"/>
    <w:rsid w:val="0064661B"/>
    <w:rsid w:val="006466A0"/>
    <w:rsid w:val="0064686C"/>
    <w:rsid w:val="006479F2"/>
    <w:rsid w:val="00647ADE"/>
    <w:rsid w:val="006500EA"/>
    <w:rsid w:val="006512C3"/>
    <w:rsid w:val="0065231D"/>
    <w:rsid w:val="00656526"/>
    <w:rsid w:val="006607A0"/>
    <w:rsid w:val="00660DE9"/>
    <w:rsid w:val="00662DFC"/>
    <w:rsid w:val="006636C5"/>
    <w:rsid w:val="00663E86"/>
    <w:rsid w:val="00663FA5"/>
    <w:rsid w:val="00667BA8"/>
    <w:rsid w:val="0067097C"/>
    <w:rsid w:val="00670D49"/>
    <w:rsid w:val="00674151"/>
    <w:rsid w:val="00675A00"/>
    <w:rsid w:val="006772C1"/>
    <w:rsid w:val="0068033B"/>
    <w:rsid w:val="0068086C"/>
    <w:rsid w:val="00686D2B"/>
    <w:rsid w:val="0068717C"/>
    <w:rsid w:val="0069157B"/>
    <w:rsid w:val="00691B1F"/>
    <w:rsid w:val="006920F0"/>
    <w:rsid w:val="00692171"/>
    <w:rsid w:val="00693390"/>
    <w:rsid w:val="006A0B0A"/>
    <w:rsid w:val="006A217A"/>
    <w:rsid w:val="006A244E"/>
    <w:rsid w:val="006A7F0C"/>
    <w:rsid w:val="006A7FA1"/>
    <w:rsid w:val="006B4646"/>
    <w:rsid w:val="006B479D"/>
    <w:rsid w:val="006B4951"/>
    <w:rsid w:val="006B57EF"/>
    <w:rsid w:val="006C0A68"/>
    <w:rsid w:val="006C0F34"/>
    <w:rsid w:val="006C3722"/>
    <w:rsid w:val="006C413B"/>
    <w:rsid w:val="006C4ACA"/>
    <w:rsid w:val="006C4BAE"/>
    <w:rsid w:val="006C4EC1"/>
    <w:rsid w:val="006D0C5B"/>
    <w:rsid w:val="006D1F0C"/>
    <w:rsid w:val="006D24DD"/>
    <w:rsid w:val="006D2C4E"/>
    <w:rsid w:val="006D2D1A"/>
    <w:rsid w:val="006D4C9F"/>
    <w:rsid w:val="006D5754"/>
    <w:rsid w:val="006E079A"/>
    <w:rsid w:val="006E0BC3"/>
    <w:rsid w:val="006E1EAB"/>
    <w:rsid w:val="006E2061"/>
    <w:rsid w:val="006E2457"/>
    <w:rsid w:val="006E296F"/>
    <w:rsid w:val="006E3B27"/>
    <w:rsid w:val="006F156B"/>
    <w:rsid w:val="006F2B55"/>
    <w:rsid w:val="006F3B44"/>
    <w:rsid w:val="006F6514"/>
    <w:rsid w:val="0070170B"/>
    <w:rsid w:val="00701BBA"/>
    <w:rsid w:val="00702C39"/>
    <w:rsid w:val="0070317D"/>
    <w:rsid w:val="00704CF0"/>
    <w:rsid w:val="0070603B"/>
    <w:rsid w:val="00714CAD"/>
    <w:rsid w:val="0071565F"/>
    <w:rsid w:val="00716A65"/>
    <w:rsid w:val="007175E4"/>
    <w:rsid w:val="00721018"/>
    <w:rsid w:val="007219AD"/>
    <w:rsid w:val="00722127"/>
    <w:rsid w:val="00724AAC"/>
    <w:rsid w:val="00725215"/>
    <w:rsid w:val="00731792"/>
    <w:rsid w:val="00733359"/>
    <w:rsid w:val="00734496"/>
    <w:rsid w:val="007357A9"/>
    <w:rsid w:val="00735A3B"/>
    <w:rsid w:val="007364F7"/>
    <w:rsid w:val="00736605"/>
    <w:rsid w:val="00736890"/>
    <w:rsid w:val="00736DAC"/>
    <w:rsid w:val="00740831"/>
    <w:rsid w:val="00741A79"/>
    <w:rsid w:val="007437AA"/>
    <w:rsid w:val="007440B5"/>
    <w:rsid w:val="00744C1A"/>
    <w:rsid w:val="00744C43"/>
    <w:rsid w:val="00744F3A"/>
    <w:rsid w:val="00747E2E"/>
    <w:rsid w:val="00750A23"/>
    <w:rsid w:val="00753462"/>
    <w:rsid w:val="00754F91"/>
    <w:rsid w:val="007556C5"/>
    <w:rsid w:val="00755FE3"/>
    <w:rsid w:val="00760A60"/>
    <w:rsid w:val="007620C1"/>
    <w:rsid w:val="00764078"/>
    <w:rsid w:val="0076473C"/>
    <w:rsid w:val="00764953"/>
    <w:rsid w:val="00766F14"/>
    <w:rsid w:val="007702C5"/>
    <w:rsid w:val="00770687"/>
    <w:rsid w:val="0077122A"/>
    <w:rsid w:val="00771CF5"/>
    <w:rsid w:val="00773804"/>
    <w:rsid w:val="00773E81"/>
    <w:rsid w:val="0077583A"/>
    <w:rsid w:val="007763E3"/>
    <w:rsid w:val="00780BD9"/>
    <w:rsid w:val="0078149A"/>
    <w:rsid w:val="00784AAB"/>
    <w:rsid w:val="00784B5D"/>
    <w:rsid w:val="00786B1C"/>
    <w:rsid w:val="00791309"/>
    <w:rsid w:val="00791F00"/>
    <w:rsid w:val="00792125"/>
    <w:rsid w:val="0079493D"/>
    <w:rsid w:val="00797C4A"/>
    <w:rsid w:val="007A04FD"/>
    <w:rsid w:val="007A3F7B"/>
    <w:rsid w:val="007A5284"/>
    <w:rsid w:val="007A6C19"/>
    <w:rsid w:val="007B0A83"/>
    <w:rsid w:val="007B219E"/>
    <w:rsid w:val="007B5057"/>
    <w:rsid w:val="007B52F4"/>
    <w:rsid w:val="007B5A0D"/>
    <w:rsid w:val="007B5ADF"/>
    <w:rsid w:val="007B6B7B"/>
    <w:rsid w:val="007B77E4"/>
    <w:rsid w:val="007C0587"/>
    <w:rsid w:val="007C366F"/>
    <w:rsid w:val="007C64F7"/>
    <w:rsid w:val="007D097B"/>
    <w:rsid w:val="007D0E7A"/>
    <w:rsid w:val="007D12D3"/>
    <w:rsid w:val="007E1109"/>
    <w:rsid w:val="007E3064"/>
    <w:rsid w:val="007E5C00"/>
    <w:rsid w:val="007F1F19"/>
    <w:rsid w:val="007F3F4F"/>
    <w:rsid w:val="00800A14"/>
    <w:rsid w:val="00800F8B"/>
    <w:rsid w:val="008030A3"/>
    <w:rsid w:val="0080368F"/>
    <w:rsid w:val="00803EED"/>
    <w:rsid w:val="00804E87"/>
    <w:rsid w:val="00806C33"/>
    <w:rsid w:val="00811CED"/>
    <w:rsid w:val="00815293"/>
    <w:rsid w:val="0081541E"/>
    <w:rsid w:val="00816D5C"/>
    <w:rsid w:val="00817FB1"/>
    <w:rsid w:val="00825D42"/>
    <w:rsid w:val="00826D7E"/>
    <w:rsid w:val="008275B0"/>
    <w:rsid w:val="00836CA9"/>
    <w:rsid w:val="00843722"/>
    <w:rsid w:val="00844012"/>
    <w:rsid w:val="00846A01"/>
    <w:rsid w:val="00853FFA"/>
    <w:rsid w:val="008550CB"/>
    <w:rsid w:val="00855DB8"/>
    <w:rsid w:val="00856592"/>
    <w:rsid w:val="00857FBF"/>
    <w:rsid w:val="008601FA"/>
    <w:rsid w:val="00860A88"/>
    <w:rsid w:val="00862E62"/>
    <w:rsid w:val="008645E4"/>
    <w:rsid w:val="00864637"/>
    <w:rsid w:val="00864764"/>
    <w:rsid w:val="00864E05"/>
    <w:rsid w:val="0087110D"/>
    <w:rsid w:val="008724B3"/>
    <w:rsid w:val="00874A52"/>
    <w:rsid w:val="0087625B"/>
    <w:rsid w:val="008779B4"/>
    <w:rsid w:val="00881220"/>
    <w:rsid w:val="008833F9"/>
    <w:rsid w:val="00884C1A"/>
    <w:rsid w:val="008855D9"/>
    <w:rsid w:val="008870AD"/>
    <w:rsid w:val="00890ED3"/>
    <w:rsid w:val="00893DCF"/>
    <w:rsid w:val="008941E0"/>
    <w:rsid w:val="008954ED"/>
    <w:rsid w:val="008A310A"/>
    <w:rsid w:val="008A3988"/>
    <w:rsid w:val="008A3D5A"/>
    <w:rsid w:val="008A5B20"/>
    <w:rsid w:val="008A773E"/>
    <w:rsid w:val="008B084D"/>
    <w:rsid w:val="008B0A34"/>
    <w:rsid w:val="008B2CB3"/>
    <w:rsid w:val="008B3ED9"/>
    <w:rsid w:val="008B3FF4"/>
    <w:rsid w:val="008B557A"/>
    <w:rsid w:val="008B719C"/>
    <w:rsid w:val="008C0276"/>
    <w:rsid w:val="008C1291"/>
    <w:rsid w:val="008C27C1"/>
    <w:rsid w:val="008C2F17"/>
    <w:rsid w:val="008C372C"/>
    <w:rsid w:val="008C3A4A"/>
    <w:rsid w:val="008C4C55"/>
    <w:rsid w:val="008C6C7A"/>
    <w:rsid w:val="008C6E86"/>
    <w:rsid w:val="008D0E77"/>
    <w:rsid w:val="008D4AE6"/>
    <w:rsid w:val="008D653E"/>
    <w:rsid w:val="008E136D"/>
    <w:rsid w:val="008E6EE3"/>
    <w:rsid w:val="008E7719"/>
    <w:rsid w:val="008E7EB1"/>
    <w:rsid w:val="008F4610"/>
    <w:rsid w:val="008F6739"/>
    <w:rsid w:val="008F759D"/>
    <w:rsid w:val="008F78D5"/>
    <w:rsid w:val="008F7A05"/>
    <w:rsid w:val="0090001B"/>
    <w:rsid w:val="00901331"/>
    <w:rsid w:val="00902809"/>
    <w:rsid w:val="0090541F"/>
    <w:rsid w:val="00906204"/>
    <w:rsid w:val="00910BFF"/>
    <w:rsid w:val="00912A63"/>
    <w:rsid w:val="0091744F"/>
    <w:rsid w:val="00920B59"/>
    <w:rsid w:val="00921042"/>
    <w:rsid w:val="009247A6"/>
    <w:rsid w:val="00925121"/>
    <w:rsid w:val="009252CA"/>
    <w:rsid w:val="00926B3A"/>
    <w:rsid w:val="009275D3"/>
    <w:rsid w:val="00927E3B"/>
    <w:rsid w:val="0093261E"/>
    <w:rsid w:val="00932F8B"/>
    <w:rsid w:val="00934ABF"/>
    <w:rsid w:val="00934F7D"/>
    <w:rsid w:val="009354C2"/>
    <w:rsid w:val="00937841"/>
    <w:rsid w:val="00937DEF"/>
    <w:rsid w:val="009407F5"/>
    <w:rsid w:val="00941C63"/>
    <w:rsid w:val="00941E6E"/>
    <w:rsid w:val="00942BD7"/>
    <w:rsid w:val="00944787"/>
    <w:rsid w:val="009447B2"/>
    <w:rsid w:val="00945A60"/>
    <w:rsid w:val="00946B5A"/>
    <w:rsid w:val="00950DF0"/>
    <w:rsid w:val="009532F8"/>
    <w:rsid w:val="00954A03"/>
    <w:rsid w:val="00955AC4"/>
    <w:rsid w:val="0095735B"/>
    <w:rsid w:val="0096195B"/>
    <w:rsid w:val="0096254B"/>
    <w:rsid w:val="00963038"/>
    <w:rsid w:val="009630FA"/>
    <w:rsid w:val="0096332A"/>
    <w:rsid w:val="0097137F"/>
    <w:rsid w:val="00972E6B"/>
    <w:rsid w:val="00973774"/>
    <w:rsid w:val="00974C43"/>
    <w:rsid w:val="00974D27"/>
    <w:rsid w:val="00975395"/>
    <w:rsid w:val="00976234"/>
    <w:rsid w:val="009805EB"/>
    <w:rsid w:val="00981D13"/>
    <w:rsid w:val="00981E68"/>
    <w:rsid w:val="00982EA8"/>
    <w:rsid w:val="00983169"/>
    <w:rsid w:val="00987075"/>
    <w:rsid w:val="00987E3E"/>
    <w:rsid w:val="0099106B"/>
    <w:rsid w:val="00993A25"/>
    <w:rsid w:val="0099507F"/>
    <w:rsid w:val="00996306"/>
    <w:rsid w:val="00996968"/>
    <w:rsid w:val="00996E27"/>
    <w:rsid w:val="009A011D"/>
    <w:rsid w:val="009A33B9"/>
    <w:rsid w:val="009A4D22"/>
    <w:rsid w:val="009A519A"/>
    <w:rsid w:val="009A6A19"/>
    <w:rsid w:val="009A7757"/>
    <w:rsid w:val="009B1CE7"/>
    <w:rsid w:val="009B351A"/>
    <w:rsid w:val="009B66F5"/>
    <w:rsid w:val="009C355A"/>
    <w:rsid w:val="009C391F"/>
    <w:rsid w:val="009C4343"/>
    <w:rsid w:val="009C799C"/>
    <w:rsid w:val="009D080D"/>
    <w:rsid w:val="009D165E"/>
    <w:rsid w:val="009D4E58"/>
    <w:rsid w:val="009D698E"/>
    <w:rsid w:val="009D72AF"/>
    <w:rsid w:val="009E0385"/>
    <w:rsid w:val="009E0AD7"/>
    <w:rsid w:val="009E1451"/>
    <w:rsid w:val="009E1AB4"/>
    <w:rsid w:val="009E1ADF"/>
    <w:rsid w:val="009E36DA"/>
    <w:rsid w:val="009E4234"/>
    <w:rsid w:val="009E738C"/>
    <w:rsid w:val="009F2D9A"/>
    <w:rsid w:val="009F2F9B"/>
    <w:rsid w:val="009F37DB"/>
    <w:rsid w:val="009F51CA"/>
    <w:rsid w:val="009F73E8"/>
    <w:rsid w:val="00A01D38"/>
    <w:rsid w:val="00A03477"/>
    <w:rsid w:val="00A04095"/>
    <w:rsid w:val="00A07607"/>
    <w:rsid w:val="00A07F65"/>
    <w:rsid w:val="00A105F0"/>
    <w:rsid w:val="00A10A97"/>
    <w:rsid w:val="00A10D4B"/>
    <w:rsid w:val="00A112A6"/>
    <w:rsid w:val="00A11FFF"/>
    <w:rsid w:val="00A125CF"/>
    <w:rsid w:val="00A14BD0"/>
    <w:rsid w:val="00A14F39"/>
    <w:rsid w:val="00A17289"/>
    <w:rsid w:val="00A23176"/>
    <w:rsid w:val="00A242A0"/>
    <w:rsid w:val="00A25A5E"/>
    <w:rsid w:val="00A27175"/>
    <w:rsid w:val="00A3239A"/>
    <w:rsid w:val="00A33826"/>
    <w:rsid w:val="00A37F3C"/>
    <w:rsid w:val="00A40EDD"/>
    <w:rsid w:val="00A41B4F"/>
    <w:rsid w:val="00A46F7D"/>
    <w:rsid w:val="00A46FB5"/>
    <w:rsid w:val="00A50DF3"/>
    <w:rsid w:val="00A56091"/>
    <w:rsid w:val="00A57817"/>
    <w:rsid w:val="00A60088"/>
    <w:rsid w:val="00A608D5"/>
    <w:rsid w:val="00A626B2"/>
    <w:rsid w:val="00A62E0C"/>
    <w:rsid w:val="00A63901"/>
    <w:rsid w:val="00A655C6"/>
    <w:rsid w:val="00A65DAD"/>
    <w:rsid w:val="00A65E54"/>
    <w:rsid w:val="00A6708F"/>
    <w:rsid w:val="00A673E3"/>
    <w:rsid w:val="00A67930"/>
    <w:rsid w:val="00A67B15"/>
    <w:rsid w:val="00A731F9"/>
    <w:rsid w:val="00A75EFC"/>
    <w:rsid w:val="00A77119"/>
    <w:rsid w:val="00A817CB"/>
    <w:rsid w:val="00A823B6"/>
    <w:rsid w:val="00A83B53"/>
    <w:rsid w:val="00A84C1B"/>
    <w:rsid w:val="00A86BA8"/>
    <w:rsid w:val="00A92700"/>
    <w:rsid w:val="00A95854"/>
    <w:rsid w:val="00AA2BAC"/>
    <w:rsid w:val="00AA3888"/>
    <w:rsid w:val="00AA3DB6"/>
    <w:rsid w:val="00AA452F"/>
    <w:rsid w:val="00AA462C"/>
    <w:rsid w:val="00AA46B7"/>
    <w:rsid w:val="00AA4B6D"/>
    <w:rsid w:val="00AA4D29"/>
    <w:rsid w:val="00AA6314"/>
    <w:rsid w:val="00AA7B73"/>
    <w:rsid w:val="00AB7541"/>
    <w:rsid w:val="00AB7768"/>
    <w:rsid w:val="00AB7A1D"/>
    <w:rsid w:val="00AC1B77"/>
    <w:rsid w:val="00AC3522"/>
    <w:rsid w:val="00AD09CF"/>
    <w:rsid w:val="00AD4CD0"/>
    <w:rsid w:val="00AD5CEE"/>
    <w:rsid w:val="00AD7BFA"/>
    <w:rsid w:val="00AE1A41"/>
    <w:rsid w:val="00AE214D"/>
    <w:rsid w:val="00AE4B64"/>
    <w:rsid w:val="00AF1443"/>
    <w:rsid w:val="00AF2A13"/>
    <w:rsid w:val="00AF3031"/>
    <w:rsid w:val="00AF414E"/>
    <w:rsid w:val="00AF5076"/>
    <w:rsid w:val="00AF6949"/>
    <w:rsid w:val="00B00C1A"/>
    <w:rsid w:val="00B0631C"/>
    <w:rsid w:val="00B06EE4"/>
    <w:rsid w:val="00B10135"/>
    <w:rsid w:val="00B102F8"/>
    <w:rsid w:val="00B1276B"/>
    <w:rsid w:val="00B13382"/>
    <w:rsid w:val="00B135BA"/>
    <w:rsid w:val="00B14A49"/>
    <w:rsid w:val="00B164B9"/>
    <w:rsid w:val="00B16535"/>
    <w:rsid w:val="00B22077"/>
    <w:rsid w:val="00B22470"/>
    <w:rsid w:val="00B24034"/>
    <w:rsid w:val="00B242E2"/>
    <w:rsid w:val="00B25656"/>
    <w:rsid w:val="00B25D6C"/>
    <w:rsid w:val="00B26BB0"/>
    <w:rsid w:val="00B274AC"/>
    <w:rsid w:val="00B27B98"/>
    <w:rsid w:val="00B30651"/>
    <w:rsid w:val="00B30BA4"/>
    <w:rsid w:val="00B33381"/>
    <w:rsid w:val="00B33D5B"/>
    <w:rsid w:val="00B37640"/>
    <w:rsid w:val="00B4217F"/>
    <w:rsid w:val="00B45B6C"/>
    <w:rsid w:val="00B46CD1"/>
    <w:rsid w:val="00B55257"/>
    <w:rsid w:val="00B5631D"/>
    <w:rsid w:val="00B571E8"/>
    <w:rsid w:val="00B57270"/>
    <w:rsid w:val="00B64F49"/>
    <w:rsid w:val="00B661E2"/>
    <w:rsid w:val="00B6768D"/>
    <w:rsid w:val="00B70EF0"/>
    <w:rsid w:val="00B72070"/>
    <w:rsid w:val="00B7243A"/>
    <w:rsid w:val="00B74739"/>
    <w:rsid w:val="00B75434"/>
    <w:rsid w:val="00B75D58"/>
    <w:rsid w:val="00B76679"/>
    <w:rsid w:val="00B76AAB"/>
    <w:rsid w:val="00B77D93"/>
    <w:rsid w:val="00B80003"/>
    <w:rsid w:val="00B804D8"/>
    <w:rsid w:val="00B81189"/>
    <w:rsid w:val="00B83DF0"/>
    <w:rsid w:val="00B851B9"/>
    <w:rsid w:val="00B90056"/>
    <w:rsid w:val="00B943C8"/>
    <w:rsid w:val="00B94474"/>
    <w:rsid w:val="00B94585"/>
    <w:rsid w:val="00B94E1E"/>
    <w:rsid w:val="00BA42A5"/>
    <w:rsid w:val="00BA4ADE"/>
    <w:rsid w:val="00BA68C8"/>
    <w:rsid w:val="00BB0AE3"/>
    <w:rsid w:val="00BB45AE"/>
    <w:rsid w:val="00BB513B"/>
    <w:rsid w:val="00BB6612"/>
    <w:rsid w:val="00BB7BF6"/>
    <w:rsid w:val="00BD072C"/>
    <w:rsid w:val="00BD151F"/>
    <w:rsid w:val="00BD1F72"/>
    <w:rsid w:val="00BD2335"/>
    <w:rsid w:val="00BD4CB6"/>
    <w:rsid w:val="00BD557B"/>
    <w:rsid w:val="00BD73AF"/>
    <w:rsid w:val="00BE2149"/>
    <w:rsid w:val="00BE5686"/>
    <w:rsid w:val="00BE5A6D"/>
    <w:rsid w:val="00BE6765"/>
    <w:rsid w:val="00BE6CC5"/>
    <w:rsid w:val="00BE6F2F"/>
    <w:rsid w:val="00BF00D7"/>
    <w:rsid w:val="00BF0779"/>
    <w:rsid w:val="00BF37A6"/>
    <w:rsid w:val="00BF3FD1"/>
    <w:rsid w:val="00BF4BFD"/>
    <w:rsid w:val="00BF5105"/>
    <w:rsid w:val="00BF60F8"/>
    <w:rsid w:val="00C00990"/>
    <w:rsid w:val="00C00A2C"/>
    <w:rsid w:val="00C01A0A"/>
    <w:rsid w:val="00C053AB"/>
    <w:rsid w:val="00C0623E"/>
    <w:rsid w:val="00C066BF"/>
    <w:rsid w:val="00C114C2"/>
    <w:rsid w:val="00C118BD"/>
    <w:rsid w:val="00C14F89"/>
    <w:rsid w:val="00C155A3"/>
    <w:rsid w:val="00C230C5"/>
    <w:rsid w:val="00C2421E"/>
    <w:rsid w:val="00C27E1B"/>
    <w:rsid w:val="00C30F4B"/>
    <w:rsid w:val="00C3397E"/>
    <w:rsid w:val="00C36402"/>
    <w:rsid w:val="00C40233"/>
    <w:rsid w:val="00C405FD"/>
    <w:rsid w:val="00C43D02"/>
    <w:rsid w:val="00C44DE4"/>
    <w:rsid w:val="00C460CD"/>
    <w:rsid w:val="00C467DD"/>
    <w:rsid w:val="00C47BA9"/>
    <w:rsid w:val="00C53825"/>
    <w:rsid w:val="00C53ECA"/>
    <w:rsid w:val="00C54F2B"/>
    <w:rsid w:val="00C5585F"/>
    <w:rsid w:val="00C55BAD"/>
    <w:rsid w:val="00C57297"/>
    <w:rsid w:val="00C6347E"/>
    <w:rsid w:val="00C65113"/>
    <w:rsid w:val="00C666ED"/>
    <w:rsid w:val="00C67405"/>
    <w:rsid w:val="00C677E3"/>
    <w:rsid w:val="00C67905"/>
    <w:rsid w:val="00C67983"/>
    <w:rsid w:val="00C70832"/>
    <w:rsid w:val="00C7255A"/>
    <w:rsid w:val="00C73A64"/>
    <w:rsid w:val="00C766A9"/>
    <w:rsid w:val="00C8209A"/>
    <w:rsid w:val="00C82EB9"/>
    <w:rsid w:val="00C83C69"/>
    <w:rsid w:val="00C86388"/>
    <w:rsid w:val="00C9211D"/>
    <w:rsid w:val="00C927D0"/>
    <w:rsid w:val="00C95290"/>
    <w:rsid w:val="00C961F8"/>
    <w:rsid w:val="00C9729A"/>
    <w:rsid w:val="00CA2F5F"/>
    <w:rsid w:val="00CA30FB"/>
    <w:rsid w:val="00CA3160"/>
    <w:rsid w:val="00CA4FB7"/>
    <w:rsid w:val="00CA68C6"/>
    <w:rsid w:val="00CA7C4E"/>
    <w:rsid w:val="00CB187B"/>
    <w:rsid w:val="00CB4F3A"/>
    <w:rsid w:val="00CB5821"/>
    <w:rsid w:val="00CB5E99"/>
    <w:rsid w:val="00CB7A05"/>
    <w:rsid w:val="00CC147F"/>
    <w:rsid w:val="00CC47AF"/>
    <w:rsid w:val="00CD07BD"/>
    <w:rsid w:val="00CD126E"/>
    <w:rsid w:val="00CD2E62"/>
    <w:rsid w:val="00CD467F"/>
    <w:rsid w:val="00CD53E8"/>
    <w:rsid w:val="00CD5C5A"/>
    <w:rsid w:val="00CD79B4"/>
    <w:rsid w:val="00CE1DBD"/>
    <w:rsid w:val="00CE4F99"/>
    <w:rsid w:val="00CE75C1"/>
    <w:rsid w:val="00CF0145"/>
    <w:rsid w:val="00CF18CC"/>
    <w:rsid w:val="00CF286B"/>
    <w:rsid w:val="00CF428D"/>
    <w:rsid w:val="00CF49CC"/>
    <w:rsid w:val="00CF5235"/>
    <w:rsid w:val="00D00340"/>
    <w:rsid w:val="00D02358"/>
    <w:rsid w:val="00D035CA"/>
    <w:rsid w:val="00D12CF6"/>
    <w:rsid w:val="00D14DC7"/>
    <w:rsid w:val="00D1650E"/>
    <w:rsid w:val="00D17992"/>
    <w:rsid w:val="00D20C62"/>
    <w:rsid w:val="00D211B5"/>
    <w:rsid w:val="00D21CDB"/>
    <w:rsid w:val="00D21FE0"/>
    <w:rsid w:val="00D238BF"/>
    <w:rsid w:val="00D2440E"/>
    <w:rsid w:val="00D2455F"/>
    <w:rsid w:val="00D24F52"/>
    <w:rsid w:val="00D26E4B"/>
    <w:rsid w:val="00D30C62"/>
    <w:rsid w:val="00D31868"/>
    <w:rsid w:val="00D33D43"/>
    <w:rsid w:val="00D370CA"/>
    <w:rsid w:val="00D41162"/>
    <w:rsid w:val="00D42086"/>
    <w:rsid w:val="00D42A59"/>
    <w:rsid w:val="00D464CC"/>
    <w:rsid w:val="00D50560"/>
    <w:rsid w:val="00D51404"/>
    <w:rsid w:val="00D52965"/>
    <w:rsid w:val="00D52C6A"/>
    <w:rsid w:val="00D55452"/>
    <w:rsid w:val="00D5604A"/>
    <w:rsid w:val="00D56592"/>
    <w:rsid w:val="00D60ECF"/>
    <w:rsid w:val="00D611A7"/>
    <w:rsid w:val="00D621DD"/>
    <w:rsid w:val="00D622F6"/>
    <w:rsid w:val="00D651B2"/>
    <w:rsid w:val="00D66B79"/>
    <w:rsid w:val="00D67574"/>
    <w:rsid w:val="00D7007D"/>
    <w:rsid w:val="00D71DF8"/>
    <w:rsid w:val="00D731C4"/>
    <w:rsid w:val="00D742F1"/>
    <w:rsid w:val="00D75D14"/>
    <w:rsid w:val="00D775B4"/>
    <w:rsid w:val="00D8095E"/>
    <w:rsid w:val="00D80A8C"/>
    <w:rsid w:val="00D82E8B"/>
    <w:rsid w:val="00D83332"/>
    <w:rsid w:val="00D833B5"/>
    <w:rsid w:val="00D84A61"/>
    <w:rsid w:val="00D854DE"/>
    <w:rsid w:val="00D901C9"/>
    <w:rsid w:val="00D90C0A"/>
    <w:rsid w:val="00D93EF4"/>
    <w:rsid w:val="00D94B51"/>
    <w:rsid w:val="00D94D50"/>
    <w:rsid w:val="00D95F39"/>
    <w:rsid w:val="00D9752B"/>
    <w:rsid w:val="00DA0230"/>
    <w:rsid w:val="00DA079B"/>
    <w:rsid w:val="00DA21C5"/>
    <w:rsid w:val="00DA5C3E"/>
    <w:rsid w:val="00DB0744"/>
    <w:rsid w:val="00DB1974"/>
    <w:rsid w:val="00DB23FE"/>
    <w:rsid w:val="00DB29DC"/>
    <w:rsid w:val="00DB3374"/>
    <w:rsid w:val="00DB49CF"/>
    <w:rsid w:val="00DB55FE"/>
    <w:rsid w:val="00DB672C"/>
    <w:rsid w:val="00DC38A5"/>
    <w:rsid w:val="00DC44F3"/>
    <w:rsid w:val="00DC54EF"/>
    <w:rsid w:val="00DC7D80"/>
    <w:rsid w:val="00DD0371"/>
    <w:rsid w:val="00DD063E"/>
    <w:rsid w:val="00DD3FAC"/>
    <w:rsid w:val="00DD5FC7"/>
    <w:rsid w:val="00DD7788"/>
    <w:rsid w:val="00DE1631"/>
    <w:rsid w:val="00DE571C"/>
    <w:rsid w:val="00DE6893"/>
    <w:rsid w:val="00DE6C6B"/>
    <w:rsid w:val="00DE7029"/>
    <w:rsid w:val="00DE7C8C"/>
    <w:rsid w:val="00DE7CCB"/>
    <w:rsid w:val="00DF078D"/>
    <w:rsid w:val="00DF252C"/>
    <w:rsid w:val="00DF275F"/>
    <w:rsid w:val="00DF3067"/>
    <w:rsid w:val="00DF44A0"/>
    <w:rsid w:val="00DF50C9"/>
    <w:rsid w:val="00DF5347"/>
    <w:rsid w:val="00DF585A"/>
    <w:rsid w:val="00DF5964"/>
    <w:rsid w:val="00DF67FC"/>
    <w:rsid w:val="00E00AD9"/>
    <w:rsid w:val="00E00BE3"/>
    <w:rsid w:val="00E00D25"/>
    <w:rsid w:val="00E012D4"/>
    <w:rsid w:val="00E046D2"/>
    <w:rsid w:val="00E04AD9"/>
    <w:rsid w:val="00E062F8"/>
    <w:rsid w:val="00E06649"/>
    <w:rsid w:val="00E078CB"/>
    <w:rsid w:val="00E10E5C"/>
    <w:rsid w:val="00E12E77"/>
    <w:rsid w:val="00E13851"/>
    <w:rsid w:val="00E14D35"/>
    <w:rsid w:val="00E16A7C"/>
    <w:rsid w:val="00E204C7"/>
    <w:rsid w:val="00E22917"/>
    <w:rsid w:val="00E25270"/>
    <w:rsid w:val="00E27551"/>
    <w:rsid w:val="00E30068"/>
    <w:rsid w:val="00E30F0D"/>
    <w:rsid w:val="00E31323"/>
    <w:rsid w:val="00E324E6"/>
    <w:rsid w:val="00E32F2E"/>
    <w:rsid w:val="00E347A4"/>
    <w:rsid w:val="00E34F47"/>
    <w:rsid w:val="00E36071"/>
    <w:rsid w:val="00E37BC5"/>
    <w:rsid w:val="00E41F44"/>
    <w:rsid w:val="00E44B74"/>
    <w:rsid w:val="00E516C2"/>
    <w:rsid w:val="00E5252A"/>
    <w:rsid w:val="00E5355B"/>
    <w:rsid w:val="00E540A0"/>
    <w:rsid w:val="00E56170"/>
    <w:rsid w:val="00E60934"/>
    <w:rsid w:val="00E6155B"/>
    <w:rsid w:val="00E63E03"/>
    <w:rsid w:val="00E64A53"/>
    <w:rsid w:val="00E65C0C"/>
    <w:rsid w:val="00E664B6"/>
    <w:rsid w:val="00E66E18"/>
    <w:rsid w:val="00E71240"/>
    <w:rsid w:val="00E72E4E"/>
    <w:rsid w:val="00E72FF0"/>
    <w:rsid w:val="00E73180"/>
    <w:rsid w:val="00E73EC3"/>
    <w:rsid w:val="00E74B55"/>
    <w:rsid w:val="00E7516A"/>
    <w:rsid w:val="00E77330"/>
    <w:rsid w:val="00E81C8D"/>
    <w:rsid w:val="00E878AA"/>
    <w:rsid w:val="00E90694"/>
    <w:rsid w:val="00E92090"/>
    <w:rsid w:val="00E92ACE"/>
    <w:rsid w:val="00E93E03"/>
    <w:rsid w:val="00E957C9"/>
    <w:rsid w:val="00E961BC"/>
    <w:rsid w:val="00E96551"/>
    <w:rsid w:val="00E96BB6"/>
    <w:rsid w:val="00EA2CD4"/>
    <w:rsid w:val="00EA315C"/>
    <w:rsid w:val="00EA32F2"/>
    <w:rsid w:val="00EA4E3A"/>
    <w:rsid w:val="00EA5326"/>
    <w:rsid w:val="00EA58F6"/>
    <w:rsid w:val="00EA608B"/>
    <w:rsid w:val="00EB1201"/>
    <w:rsid w:val="00EB2ADA"/>
    <w:rsid w:val="00EB34D5"/>
    <w:rsid w:val="00EB44B1"/>
    <w:rsid w:val="00EB491E"/>
    <w:rsid w:val="00EB584C"/>
    <w:rsid w:val="00EB59F2"/>
    <w:rsid w:val="00EB63AE"/>
    <w:rsid w:val="00EB6A5C"/>
    <w:rsid w:val="00EB7189"/>
    <w:rsid w:val="00EB7194"/>
    <w:rsid w:val="00EB7DE4"/>
    <w:rsid w:val="00EB7EA0"/>
    <w:rsid w:val="00EC093D"/>
    <w:rsid w:val="00EC2F50"/>
    <w:rsid w:val="00EC793D"/>
    <w:rsid w:val="00ED01E0"/>
    <w:rsid w:val="00ED0869"/>
    <w:rsid w:val="00ED4B11"/>
    <w:rsid w:val="00ED633E"/>
    <w:rsid w:val="00EE06BF"/>
    <w:rsid w:val="00EE21FC"/>
    <w:rsid w:val="00EE4FCC"/>
    <w:rsid w:val="00EF0975"/>
    <w:rsid w:val="00EF163A"/>
    <w:rsid w:val="00EF2226"/>
    <w:rsid w:val="00EF3B7B"/>
    <w:rsid w:val="00EF4292"/>
    <w:rsid w:val="00EF55A2"/>
    <w:rsid w:val="00EF7078"/>
    <w:rsid w:val="00EF768E"/>
    <w:rsid w:val="00F006BC"/>
    <w:rsid w:val="00F01206"/>
    <w:rsid w:val="00F0414B"/>
    <w:rsid w:val="00F04972"/>
    <w:rsid w:val="00F04BC8"/>
    <w:rsid w:val="00F05F21"/>
    <w:rsid w:val="00F0632E"/>
    <w:rsid w:val="00F07AA3"/>
    <w:rsid w:val="00F16EAE"/>
    <w:rsid w:val="00F21D67"/>
    <w:rsid w:val="00F23F0E"/>
    <w:rsid w:val="00F242E5"/>
    <w:rsid w:val="00F332AB"/>
    <w:rsid w:val="00F342F3"/>
    <w:rsid w:val="00F35CBB"/>
    <w:rsid w:val="00F3609B"/>
    <w:rsid w:val="00F378CA"/>
    <w:rsid w:val="00F404D7"/>
    <w:rsid w:val="00F40D9E"/>
    <w:rsid w:val="00F4491C"/>
    <w:rsid w:val="00F45BBF"/>
    <w:rsid w:val="00F45C0E"/>
    <w:rsid w:val="00F46774"/>
    <w:rsid w:val="00F479A7"/>
    <w:rsid w:val="00F5283C"/>
    <w:rsid w:val="00F5297B"/>
    <w:rsid w:val="00F52FDD"/>
    <w:rsid w:val="00F55556"/>
    <w:rsid w:val="00F609F0"/>
    <w:rsid w:val="00F60D3C"/>
    <w:rsid w:val="00F648E9"/>
    <w:rsid w:val="00F71769"/>
    <w:rsid w:val="00F728DF"/>
    <w:rsid w:val="00F72F46"/>
    <w:rsid w:val="00F73118"/>
    <w:rsid w:val="00F741FA"/>
    <w:rsid w:val="00F763D5"/>
    <w:rsid w:val="00F84C96"/>
    <w:rsid w:val="00F853FD"/>
    <w:rsid w:val="00F85D04"/>
    <w:rsid w:val="00F85F1E"/>
    <w:rsid w:val="00F86605"/>
    <w:rsid w:val="00F86E6E"/>
    <w:rsid w:val="00F93801"/>
    <w:rsid w:val="00F941E3"/>
    <w:rsid w:val="00F95A90"/>
    <w:rsid w:val="00F95BDC"/>
    <w:rsid w:val="00FA0307"/>
    <w:rsid w:val="00FA03D3"/>
    <w:rsid w:val="00FA7690"/>
    <w:rsid w:val="00FA7ABD"/>
    <w:rsid w:val="00FA7E33"/>
    <w:rsid w:val="00FB09D8"/>
    <w:rsid w:val="00FB0B03"/>
    <w:rsid w:val="00FB2823"/>
    <w:rsid w:val="00FB4001"/>
    <w:rsid w:val="00FB668E"/>
    <w:rsid w:val="00FB66E0"/>
    <w:rsid w:val="00FB6CEE"/>
    <w:rsid w:val="00FB7EC4"/>
    <w:rsid w:val="00FC0330"/>
    <w:rsid w:val="00FC6613"/>
    <w:rsid w:val="00FC6D66"/>
    <w:rsid w:val="00FD0025"/>
    <w:rsid w:val="00FD02EF"/>
    <w:rsid w:val="00FD1A74"/>
    <w:rsid w:val="00FD50A0"/>
    <w:rsid w:val="00FD524B"/>
    <w:rsid w:val="00FD5BAD"/>
    <w:rsid w:val="00FE0105"/>
    <w:rsid w:val="00FE1546"/>
    <w:rsid w:val="00FE385A"/>
    <w:rsid w:val="00FE5222"/>
    <w:rsid w:val="00FF0882"/>
    <w:rsid w:val="00FF0DEB"/>
    <w:rsid w:val="00FF1ED5"/>
    <w:rsid w:val="00FF2071"/>
    <w:rsid w:val="00FF420E"/>
    <w:rsid w:val="00FF56F4"/>
    <w:rsid w:val="00FF6A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B2D3B9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382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5382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3825"/>
  </w:style>
  <w:style w:type="paragraph" w:styleId="Footer">
    <w:name w:val="footer"/>
    <w:basedOn w:val="Normal"/>
    <w:link w:val="FooterChar"/>
    <w:uiPriority w:val="99"/>
    <w:unhideWhenUsed/>
    <w:rsid w:val="00C5382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3825"/>
  </w:style>
  <w:style w:type="paragraph" w:styleId="ListParagraph">
    <w:name w:val="List Paragraph"/>
    <w:basedOn w:val="Normal"/>
    <w:uiPriority w:val="34"/>
    <w:qFormat/>
    <w:rsid w:val="00C538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E36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36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E36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36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36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6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6E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E67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47256D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77D93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9F2D9A"/>
    <w:rPr>
      <w:color w:val="808080"/>
    </w:rPr>
  </w:style>
  <w:style w:type="paragraph" w:styleId="Revision">
    <w:name w:val="Revision"/>
    <w:hidden/>
    <w:uiPriority w:val="99"/>
    <w:semiHidden/>
    <w:rsid w:val="003E325E"/>
    <w:pPr>
      <w:spacing w:after="0" w:line="240" w:lineRule="auto"/>
    </w:pPr>
  </w:style>
  <w:style w:type="paragraph" w:customStyle="1" w:styleId="Default">
    <w:name w:val="Default"/>
    <w:rsid w:val="00AA462C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F4491C"/>
  </w:style>
  <w:style w:type="paragraph" w:customStyle="1" w:styleId="EndNoteBibliographyTitle">
    <w:name w:val="EndNote Bibliography Title"/>
    <w:basedOn w:val="Normal"/>
    <w:link w:val="EndNoteBibliographyTitleChar"/>
    <w:rsid w:val="00A10D4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0D4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10D4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0D4B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382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5382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53825"/>
  </w:style>
  <w:style w:type="paragraph" w:styleId="Footer">
    <w:name w:val="footer"/>
    <w:basedOn w:val="Normal"/>
    <w:link w:val="FooterChar"/>
    <w:uiPriority w:val="99"/>
    <w:unhideWhenUsed/>
    <w:rsid w:val="00C5382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53825"/>
  </w:style>
  <w:style w:type="paragraph" w:styleId="ListParagraph">
    <w:name w:val="List Paragraph"/>
    <w:basedOn w:val="Normal"/>
    <w:uiPriority w:val="34"/>
    <w:qFormat/>
    <w:rsid w:val="00C538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E36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36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E36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36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36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6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6E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E67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47256D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77D93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9F2D9A"/>
    <w:rPr>
      <w:color w:val="808080"/>
    </w:rPr>
  </w:style>
  <w:style w:type="paragraph" w:styleId="Revision">
    <w:name w:val="Revision"/>
    <w:hidden/>
    <w:uiPriority w:val="99"/>
    <w:semiHidden/>
    <w:rsid w:val="003E325E"/>
    <w:pPr>
      <w:spacing w:after="0" w:line="240" w:lineRule="auto"/>
    </w:pPr>
  </w:style>
  <w:style w:type="paragraph" w:customStyle="1" w:styleId="Default">
    <w:name w:val="Default"/>
    <w:rsid w:val="00AA462C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F4491C"/>
  </w:style>
  <w:style w:type="paragraph" w:customStyle="1" w:styleId="EndNoteBibliographyTitle">
    <w:name w:val="EndNote Bibliography Title"/>
    <w:basedOn w:val="Normal"/>
    <w:link w:val="EndNoteBibliographyTitleChar"/>
    <w:rsid w:val="00A10D4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0D4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10D4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10D4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17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3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69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84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74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6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35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7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0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6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63BDA2-82CF-4370-96CC-F8253060B5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</TotalTime>
  <Pages>3</Pages>
  <Words>718</Words>
  <Characters>4094</Characters>
  <Application>Microsoft Office Word</Application>
  <DocSecurity>0</DocSecurity>
  <Lines>34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Michigan</Company>
  <LinksUpToDate>false</LinksUpToDate>
  <CharactersWithSpaces>48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lastModifiedBy>School of Public Health</cp:lastModifiedBy>
  <cp:revision>3</cp:revision>
  <cp:lastPrinted>2017-03-17T18:54:00Z</cp:lastPrinted>
  <dcterms:created xsi:type="dcterms:W3CDTF">2017-05-23T20:27:00Z</dcterms:created>
  <dcterms:modified xsi:type="dcterms:W3CDTF">2017-05-24T17:26:00Z</dcterms:modified>
</cp:coreProperties>
</file>